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End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824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lastRenderedPageBreak/>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Default="00FF1200" w:rsidP="00FF1200">
          <w:pPr>
            <w:spacing w:after="0"/>
            <w:rPr>
              <w:b/>
              <w:bCs/>
              <w:lang w:val="pt-BR"/>
            </w:rPr>
          </w:pPr>
        </w:p>
        <w:p w14:paraId="74FA678D" w14:textId="77777777" w:rsidR="00DF7F82" w:rsidRPr="00A11145" w:rsidRDefault="00DF7F82" w:rsidP="00FF1200">
          <w:pPr>
            <w:spacing w:after="0"/>
            <w:rPr>
              <w:b/>
              <w:bCs/>
              <w:lang w:val="pt-BR"/>
            </w:rPr>
          </w:pPr>
        </w:p>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248DA73B" w14:textId="77777777" w:rsidR="00DF12F2"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542357" w:history="1">
                <w:r w:rsidR="00DF12F2" w:rsidRPr="005A273F">
                  <w:rPr>
                    <w:rStyle w:val="Hyperlink"/>
                    <w:noProof/>
                  </w:rPr>
                  <w:t>1. Introduction</w:t>
                </w:r>
                <w:r w:rsidR="00DF12F2">
                  <w:rPr>
                    <w:noProof/>
                    <w:webHidden/>
                  </w:rPr>
                  <w:tab/>
                </w:r>
                <w:r w:rsidR="00DF12F2">
                  <w:rPr>
                    <w:noProof/>
                    <w:webHidden/>
                  </w:rPr>
                  <w:fldChar w:fldCharType="begin"/>
                </w:r>
                <w:r w:rsidR="00DF12F2">
                  <w:rPr>
                    <w:noProof/>
                    <w:webHidden/>
                  </w:rPr>
                  <w:instrText xml:space="preserve"> PAGEREF _Toc409542357 \h </w:instrText>
                </w:r>
                <w:r w:rsidR="00DF12F2">
                  <w:rPr>
                    <w:noProof/>
                    <w:webHidden/>
                  </w:rPr>
                </w:r>
                <w:r w:rsidR="00DF12F2">
                  <w:rPr>
                    <w:noProof/>
                    <w:webHidden/>
                  </w:rPr>
                  <w:fldChar w:fldCharType="separate"/>
                </w:r>
                <w:r w:rsidR="00DF12F2">
                  <w:rPr>
                    <w:noProof/>
                    <w:webHidden/>
                  </w:rPr>
                  <w:t>3</w:t>
                </w:r>
                <w:r w:rsidR="00DF12F2">
                  <w:rPr>
                    <w:noProof/>
                    <w:webHidden/>
                  </w:rPr>
                  <w:fldChar w:fldCharType="end"/>
                </w:r>
              </w:hyperlink>
            </w:p>
            <w:p w14:paraId="69555AE2" w14:textId="77777777" w:rsidR="00DF12F2" w:rsidRDefault="00DF12F2">
              <w:pPr>
                <w:pStyle w:val="TOC2"/>
                <w:rPr>
                  <w:rFonts w:eastAsiaTheme="minorEastAsia"/>
                  <w:b w:val="0"/>
                  <w:noProof/>
                  <w:lang w:eastAsia="en-GB"/>
                </w:rPr>
              </w:pPr>
              <w:hyperlink w:anchor="_Toc409542358" w:history="1">
                <w:r w:rsidRPr="005A273F">
                  <w:rPr>
                    <w:rStyle w:val="Hyperlink"/>
                    <w:noProof/>
                  </w:rPr>
                  <w:t>1.1 Middlesex University</w:t>
                </w:r>
                <w:r>
                  <w:rPr>
                    <w:noProof/>
                    <w:webHidden/>
                  </w:rPr>
                  <w:tab/>
                </w:r>
                <w:r>
                  <w:rPr>
                    <w:noProof/>
                    <w:webHidden/>
                  </w:rPr>
                  <w:fldChar w:fldCharType="begin"/>
                </w:r>
                <w:r>
                  <w:rPr>
                    <w:noProof/>
                    <w:webHidden/>
                  </w:rPr>
                  <w:instrText xml:space="preserve"> PAGEREF _Toc409542358 \h </w:instrText>
                </w:r>
                <w:r>
                  <w:rPr>
                    <w:noProof/>
                    <w:webHidden/>
                  </w:rPr>
                </w:r>
                <w:r>
                  <w:rPr>
                    <w:noProof/>
                    <w:webHidden/>
                  </w:rPr>
                  <w:fldChar w:fldCharType="separate"/>
                </w:r>
                <w:r>
                  <w:rPr>
                    <w:noProof/>
                    <w:webHidden/>
                  </w:rPr>
                  <w:t>3</w:t>
                </w:r>
                <w:r>
                  <w:rPr>
                    <w:noProof/>
                    <w:webHidden/>
                  </w:rPr>
                  <w:fldChar w:fldCharType="end"/>
                </w:r>
              </w:hyperlink>
            </w:p>
            <w:p w14:paraId="0A8C8D7F" w14:textId="77777777" w:rsidR="00DF12F2" w:rsidRDefault="00DF12F2">
              <w:pPr>
                <w:pStyle w:val="TOC2"/>
                <w:rPr>
                  <w:rFonts w:eastAsiaTheme="minorEastAsia"/>
                  <w:b w:val="0"/>
                  <w:noProof/>
                  <w:lang w:eastAsia="en-GB"/>
                </w:rPr>
              </w:pPr>
              <w:hyperlink w:anchor="_Toc409542359" w:history="1">
                <w:r w:rsidRPr="005A273F">
                  <w:rPr>
                    <w:rStyle w:val="Hyperlink"/>
                    <w:noProof/>
                  </w:rPr>
                  <w:t>1.2 Types of Management</w:t>
                </w:r>
                <w:r>
                  <w:rPr>
                    <w:noProof/>
                    <w:webHidden/>
                  </w:rPr>
                  <w:tab/>
                </w:r>
                <w:r>
                  <w:rPr>
                    <w:noProof/>
                    <w:webHidden/>
                  </w:rPr>
                  <w:fldChar w:fldCharType="begin"/>
                </w:r>
                <w:r>
                  <w:rPr>
                    <w:noProof/>
                    <w:webHidden/>
                  </w:rPr>
                  <w:instrText xml:space="preserve"> PAGEREF _Toc409542359 \h </w:instrText>
                </w:r>
                <w:r>
                  <w:rPr>
                    <w:noProof/>
                    <w:webHidden/>
                  </w:rPr>
                </w:r>
                <w:r>
                  <w:rPr>
                    <w:noProof/>
                    <w:webHidden/>
                  </w:rPr>
                  <w:fldChar w:fldCharType="separate"/>
                </w:r>
                <w:r>
                  <w:rPr>
                    <w:noProof/>
                    <w:webHidden/>
                  </w:rPr>
                  <w:t>3</w:t>
                </w:r>
                <w:r>
                  <w:rPr>
                    <w:noProof/>
                    <w:webHidden/>
                  </w:rPr>
                  <w:fldChar w:fldCharType="end"/>
                </w:r>
              </w:hyperlink>
            </w:p>
            <w:p w14:paraId="4D1D06D2" w14:textId="77777777" w:rsidR="00DF12F2" w:rsidRDefault="00DF12F2">
              <w:pPr>
                <w:pStyle w:val="TOC2"/>
                <w:rPr>
                  <w:rFonts w:eastAsiaTheme="minorEastAsia"/>
                  <w:b w:val="0"/>
                  <w:noProof/>
                  <w:lang w:eastAsia="en-GB"/>
                </w:rPr>
              </w:pPr>
              <w:hyperlink w:anchor="_Toc409542360" w:history="1">
                <w:r w:rsidRPr="005A273F">
                  <w:rPr>
                    <w:rStyle w:val="Hyperlink"/>
                    <w:noProof/>
                  </w:rPr>
                  <w:t>1.2 Objectives, Values and Mission</w:t>
                </w:r>
                <w:r>
                  <w:rPr>
                    <w:noProof/>
                    <w:webHidden/>
                  </w:rPr>
                  <w:tab/>
                </w:r>
                <w:r>
                  <w:rPr>
                    <w:noProof/>
                    <w:webHidden/>
                  </w:rPr>
                  <w:fldChar w:fldCharType="begin"/>
                </w:r>
                <w:r>
                  <w:rPr>
                    <w:noProof/>
                    <w:webHidden/>
                  </w:rPr>
                  <w:instrText xml:space="preserve"> PAGEREF _Toc409542360 \h </w:instrText>
                </w:r>
                <w:r>
                  <w:rPr>
                    <w:noProof/>
                    <w:webHidden/>
                  </w:rPr>
                </w:r>
                <w:r>
                  <w:rPr>
                    <w:noProof/>
                    <w:webHidden/>
                  </w:rPr>
                  <w:fldChar w:fldCharType="separate"/>
                </w:r>
                <w:r>
                  <w:rPr>
                    <w:noProof/>
                    <w:webHidden/>
                  </w:rPr>
                  <w:t>5</w:t>
                </w:r>
                <w:r>
                  <w:rPr>
                    <w:noProof/>
                    <w:webHidden/>
                  </w:rPr>
                  <w:fldChar w:fldCharType="end"/>
                </w:r>
              </w:hyperlink>
            </w:p>
            <w:p w14:paraId="6D9B7D47" w14:textId="77777777" w:rsidR="00DF12F2" w:rsidRDefault="00DF12F2">
              <w:pPr>
                <w:pStyle w:val="TOC2"/>
                <w:rPr>
                  <w:rFonts w:eastAsiaTheme="minorEastAsia"/>
                  <w:b w:val="0"/>
                  <w:noProof/>
                  <w:lang w:eastAsia="en-GB"/>
                </w:rPr>
              </w:pPr>
              <w:hyperlink w:anchor="_Toc409542361" w:history="1">
                <w:r w:rsidRPr="005A273F">
                  <w:rPr>
                    <w:rStyle w:val="Hyperlink"/>
                    <w:noProof/>
                  </w:rPr>
                  <w:t>1.3 Marketing Department</w:t>
                </w:r>
                <w:r>
                  <w:rPr>
                    <w:noProof/>
                    <w:webHidden/>
                  </w:rPr>
                  <w:tab/>
                </w:r>
                <w:r>
                  <w:rPr>
                    <w:noProof/>
                    <w:webHidden/>
                  </w:rPr>
                  <w:fldChar w:fldCharType="begin"/>
                </w:r>
                <w:r>
                  <w:rPr>
                    <w:noProof/>
                    <w:webHidden/>
                  </w:rPr>
                  <w:instrText xml:space="preserve"> PAGEREF _Toc409542361 \h </w:instrText>
                </w:r>
                <w:r>
                  <w:rPr>
                    <w:noProof/>
                    <w:webHidden/>
                  </w:rPr>
                </w:r>
                <w:r>
                  <w:rPr>
                    <w:noProof/>
                    <w:webHidden/>
                  </w:rPr>
                  <w:fldChar w:fldCharType="separate"/>
                </w:r>
                <w:r>
                  <w:rPr>
                    <w:noProof/>
                    <w:webHidden/>
                  </w:rPr>
                  <w:t>5</w:t>
                </w:r>
                <w:r>
                  <w:rPr>
                    <w:noProof/>
                    <w:webHidden/>
                  </w:rPr>
                  <w:fldChar w:fldCharType="end"/>
                </w:r>
              </w:hyperlink>
            </w:p>
            <w:p w14:paraId="01220894" w14:textId="77777777" w:rsidR="00DF12F2" w:rsidRDefault="00DF12F2">
              <w:pPr>
                <w:pStyle w:val="TOC1"/>
                <w:tabs>
                  <w:tab w:val="right" w:leader="dot" w:pos="9016"/>
                </w:tabs>
                <w:rPr>
                  <w:rFonts w:eastAsiaTheme="minorEastAsia"/>
                  <w:b w:val="0"/>
                  <w:noProof/>
                  <w:sz w:val="22"/>
                  <w:szCs w:val="22"/>
                  <w:lang w:eastAsia="en-GB"/>
                </w:rPr>
              </w:pPr>
              <w:hyperlink w:anchor="_Toc409542362" w:history="1">
                <w:r w:rsidRPr="005A273F">
                  <w:rPr>
                    <w:rStyle w:val="Hyperlink"/>
                    <w:noProof/>
                  </w:rPr>
                  <w:t>2. Analysis of Operational Systems and Data Sources</w:t>
                </w:r>
                <w:r>
                  <w:rPr>
                    <w:noProof/>
                    <w:webHidden/>
                  </w:rPr>
                  <w:tab/>
                </w:r>
                <w:r>
                  <w:rPr>
                    <w:noProof/>
                    <w:webHidden/>
                  </w:rPr>
                  <w:fldChar w:fldCharType="begin"/>
                </w:r>
                <w:r>
                  <w:rPr>
                    <w:noProof/>
                    <w:webHidden/>
                  </w:rPr>
                  <w:instrText xml:space="preserve"> PAGEREF _Toc409542362 \h </w:instrText>
                </w:r>
                <w:r>
                  <w:rPr>
                    <w:noProof/>
                    <w:webHidden/>
                  </w:rPr>
                </w:r>
                <w:r>
                  <w:rPr>
                    <w:noProof/>
                    <w:webHidden/>
                  </w:rPr>
                  <w:fldChar w:fldCharType="separate"/>
                </w:r>
                <w:r>
                  <w:rPr>
                    <w:noProof/>
                    <w:webHidden/>
                  </w:rPr>
                  <w:t>6</w:t>
                </w:r>
                <w:r>
                  <w:rPr>
                    <w:noProof/>
                    <w:webHidden/>
                  </w:rPr>
                  <w:fldChar w:fldCharType="end"/>
                </w:r>
              </w:hyperlink>
            </w:p>
            <w:p w14:paraId="11AFCBF1" w14:textId="77777777" w:rsidR="00DF12F2" w:rsidRDefault="00DF12F2">
              <w:pPr>
                <w:pStyle w:val="TOC2"/>
                <w:rPr>
                  <w:rFonts w:eastAsiaTheme="minorEastAsia"/>
                  <w:b w:val="0"/>
                  <w:noProof/>
                  <w:lang w:eastAsia="en-GB"/>
                </w:rPr>
              </w:pPr>
              <w:hyperlink w:anchor="_Toc409542363" w:history="1">
                <w:r w:rsidRPr="005A273F">
                  <w:rPr>
                    <w:rStyle w:val="Hyperlink"/>
                    <w:noProof/>
                  </w:rPr>
                  <w:t>2.1 Entity Relationship Diagram (ERD) description</w:t>
                </w:r>
                <w:r>
                  <w:rPr>
                    <w:noProof/>
                    <w:webHidden/>
                  </w:rPr>
                  <w:tab/>
                </w:r>
                <w:r>
                  <w:rPr>
                    <w:noProof/>
                    <w:webHidden/>
                  </w:rPr>
                  <w:fldChar w:fldCharType="begin"/>
                </w:r>
                <w:r>
                  <w:rPr>
                    <w:noProof/>
                    <w:webHidden/>
                  </w:rPr>
                  <w:instrText xml:space="preserve"> PAGEREF _Toc409542363 \h </w:instrText>
                </w:r>
                <w:r>
                  <w:rPr>
                    <w:noProof/>
                    <w:webHidden/>
                  </w:rPr>
                </w:r>
                <w:r>
                  <w:rPr>
                    <w:noProof/>
                    <w:webHidden/>
                  </w:rPr>
                  <w:fldChar w:fldCharType="separate"/>
                </w:r>
                <w:r>
                  <w:rPr>
                    <w:noProof/>
                    <w:webHidden/>
                  </w:rPr>
                  <w:t>6</w:t>
                </w:r>
                <w:r>
                  <w:rPr>
                    <w:noProof/>
                    <w:webHidden/>
                  </w:rPr>
                  <w:fldChar w:fldCharType="end"/>
                </w:r>
              </w:hyperlink>
            </w:p>
            <w:p w14:paraId="202F9C8B" w14:textId="77777777" w:rsidR="00DF12F2" w:rsidRDefault="00DF12F2">
              <w:pPr>
                <w:pStyle w:val="TOC2"/>
                <w:rPr>
                  <w:rFonts w:eastAsiaTheme="minorEastAsia"/>
                  <w:b w:val="0"/>
                  <w:noProof/>
                  <w:lang w:eastAsia="en-GB"/>
                </w:rPr>
              </w:pPr>
              <w:hyperlink w:anchor="_Toc409542364" w:history="1">
                <w:r w:rsidRPr="005A273F">
                  <w:rPr>
                    <w:rStyle w:val="Hyperlink"/>
                    <w:noProof/>
                  </w:rPr>
                  <w:t>2.2 Advantages and disadvantages of using a Data Warehouse</w:t>
                </w:r>
                <w:r>
                  <w:rPr>
                    <w:noProof/>
                    <w:webHidden/>
                  </w:rPr>
                  <w:tab/>
                </w:r>
                <w:r>
                  <w:rPr>
                    <w:noProof/>
                    <w:webHidden/>
                  </w:rPr>
                  <w:fldChar w:fldCharType="begin"/>
                </w:r>
                <w:r>
                  <w:rPr>
                    <w:noProof/>
                    <w:webHidden/>
                  </w:rPr>
                  <w:instrText xml:space="preserve"> PAGEREF _Toc409542364 \h </w:instrText>
                </w:r>
                <w:r>
                  <w:rPr>
                    <w:noProof/>
                    <w:webHidden/>
                  </w:rPr>
                </w:r>
                <w:r>
                  <w:rPr>
                    <w:noProof/>
                    <w:webHidden/>
                  </w:rPr>
                  <w:fldChar w:fldCharType="separate"/>
                </w:r>
                <w:r>
                  <w:rPr>
                    <w:noProof/>
                    <w:webHidden/>
                  </w:rPr>
                  <w:t>10</w:t>
                </w:r>
                <w:r>
                  <w:rPr>
                    <w:noProof/>
                    <w:webHidden/>
                  </w:rPr>
                  <w:fldChar w:fldCharType="end"/>
                </w:r>
              </w:hyperlink>
            </w:p>
            <w:p w14:paraId="5D95441E" w14:textId="77777777" w:rsidR="00DF12F2" w:rsidRDefault="00DF12F2">
              <w:pPr>
                <w:pStyle w:val="TOC2"/>
                <w:rPr>
                  <w:rFonts w:eastAsiaTheme="minorEastAsia"/>
                  <w:b w:val="0"/>
                  <w:noProof/>
                  <w:lang w:eastAsia="en-GB"/>
                </w:rPr>
              </w:pPr>
              <w:hyperlink w:anchor="_Toc409542365" w:history="1">
                <w:r w:rsidRPr="005A273F">
                  <w:rPr>
                    <w:rStyle w:val="Hyperlink"/>
                    <w:noProof/>
                  </w:rPr>
                  <w:t>2.3 Table of Comparison</w:t>
                </w:r>
                <w:r>
                  <w:rPr>
                    <w:noProof/>
                    <w:webHidden/>
                  </w:rPr>
                  <w:tab/>
                </w:r>
                <w:r>
                  <w:rPr>
                    <w:noProof/>
                    <w:webHidden/>
                  </w:rPr>
                  <w:fldChar w:fldCharType="begin"/>
                </w:r>
                <w:r>
                  <w:rPr>
                    <w:noProof/>
                    <w:webHidden/>
                  </w:rPr>
                  <w:instrText xml:space="preserve"> PAGEREF _Toc409542365 \h </w:instrText>
                </w:r>
                <w:r>
                  <w:rPr>
                    <w:noProof/>
                    <w:webHidden/>
                  </w:rPr>
                </w:r>
                <w:r>
                  <w:rPr>
                    <w:noProof/>
                    <w:webHidden/>
                  </w:rPr>
                  <w:fldChar w:fldCharType="separate"/>
                </w:r>
                <w:r>
                  <w:rPr>
                    <w:noProof/>
                    <w:webHidden/>
                  </w:rPr>
                  <w:t>10</w:t>
                </w:r>
                <w:r>
                  <w:rPr>
                    <w:noProof/>
                    <w:webHidden/>
                  </w:rPr>
                  <w:fldChar w:fldCharType="end"/>
                </w:r>
              </w:hyperlink>
            </w:p>
            <w:p w14:paraId="42631D42" w14:textId="77777777" w:rsidR="00DF12F2" w:rsidRDefault="00DF12F2">
              <w:pPr>
                <w:pStyle w:val="TOC1"/>
                <w:tabs>
                  <w:tab w:val="right" w:leader="dot" w:pos="9016"/>
                </w:tabs>
                <w:rPr>
                  <w:rFonts w:eastAsiaTheme="minorEastAsia"/>
                  <w:b w:val="0"/>
                  <w:noProof/>
                  <w:sz w:val="22"/>
                  <w:szCs w:val="22"/>
                  <w:lang w:eastAsia="en-GB"/>
                </w:rPr>
              </w:pPr>
              <w:hyperlink w:anchor="_Toc409542366" w:history="1">
                <w:r w:rsidRPr="005A273F">
                  <w:rPr>
                    <w:rStyle w:val="Hyperlink"/>
                    <w:noProof/>
                  </w:rPr>
                  <w:t>3. Data Mart Design</w:t>
                </w:r>
                <w:r>
                  <w:rPr>
                    <w:noProof/>
                    <w:webHidden/>
                  </w:rPr>
                  <w:tab/>
                </w:r>
                <w:r>
                  <w:rPr>
                    <w:noProof/>
                    <w:webHidden/>
                  </w:rPr>
                  <w:fldChar w:fldCharType="begin"/>
                </w:r>
                <w:r>
                  <w:rPr>
                    <w:noProof/>
                    <w:webHidden/>
                  </w:rPr>
                  <w:instrText xml:space="preserve"> PAGEREF _Toc409542366 \h </w:instrText>
                </w:r>
                <w:r>
                  <w:rPr>
                    <w:noProof/>
                    <w:webHidden/>
                  </w:rPr>
                </w:r>
                <w:r>
                  <w:rPr>
                    <w:noProof/>
                    <w:webHidden/>
                  </w:rPr>
                  <w:fldChar w:fldCharType="separate"/>
                </w:r>
                <w:r>
                  <w:rPr>
                    <w:noProof/>
                    <w:webHidden/>
                  </w:rPr>
                  <w:t>11</w:t>
                </w:r>
                <w:r>
                  <w:rPr>
                    <w:noProof/>
                    <w:webHidden/>
                  </w:rPr>
                  <w:fldChar w:fldCharType="end"/>
                </w:r>
              </w:hyperlink>
            </w:p>
            <w:p w14:paraId="6F6653C7" w14:textId="77777777" w:rsidR="00DF12F2" w:rsidRDefault="00DF12F2">
              <w:pPr>
                <w:pStyle w:val="TOC2"/>
                <w:rPr>
                  <w:rFonts w:eastAsiaTheme="minorEastAsia"/>
                  <w:b w:val="0"/>
                  <w:noProof/>
                  <w:lang w:eastAsia="en-GB"/>
                </w:rPr>
              </w:pPr>
              <w:hyperlink w:anchor="_Toc409542367" w:history="1">
                <w:r w:rsidRPr="005A273F">
                  <w:rPr>
                    <w:rStyle w:val="Hyperlink"/>
                    <w:noProof/>
                  </w:rPr>
                  <w:t>3.1 The identification of two subject areas, identified during 2, which would be of benefit to the managers your organisation.</w:t>
                </w:r>
                <w:r>
                  <w:rPr>
                    <w:noProof/>
                    <w:webHidden/>
                  </w:rPr>
                  <w:tab/>
                </w:r>
                <w:r>
                  <w:rPr>
                    <w:noProof/>
                    <w:webHidden/>
                  </w:rPr>
                  <w:fldChar w:fldCharType="begin"/>
                </w:r>
                <w:r>
                  <w:rPr>
                    <w:noProof/>
                    <w:webHidden/>
                  </w:rPr>
                  <w:instrText xml:space="preserve"> PAGEREF _Toc409542367 \h </w:instrText>
                </w:r>
                <w:r>
                  <w:rPr>
                    <w:noProof/>
                    <w:webHidden/>
                  </w:rPr>
                </w:r>
                <w:r>
                  <w:rPr>
                    <w:noProof/>
                    <w:webHidden/>
                  </w:rPr>
                  <w:fldChar w:fldCharType="separate"/>
                </w:r>
                <w:r>
                  <w:rPr>
                    <w:noProof/>
                    <w:webHidden/>
                  </w:rPr>
                  <w:t>11</w:t>
                </w:r>
                <w:r>
                  <w:rPr>
                    <w:noProof/>
                    <w:webHidden/>
                  </w:rPr>
                  <w:fldChar w:fldCharType="end"/>
                </w:r>
              </w:hyperlink>
            </w:p>
            <w:p w14:paraId="43A8DB39" w14:textId="77777777" w:rsidR="00DF12F2" w:rsidRDefault="00DF12F2">
              <w:pPr>
                <w:pStyle w:val="TOC2"/>
                <w:rPr>
                  <w:rFonts w:eastAsiaTheme="minorEastAsia"/>
                  <w:b w:val="0"/>
                  <w:noProof/>
                  <w:lang w:eastAsia="en-GB"/>
                </w:rPr>
              </w:pPr>
              <w:hyperlink w:anchor="_Toc409542368" w:history="1">
                <w:r w:rsidRPr="005A273F">
                  <w:rPr>
                    <w:rStyle w:val="Hyperlink"/>
                    <w:iCs/>
                    <w:noProof/>
                  </w:rPr>
                  <w:t xml:space="preserve">3.2 </w:t>
                </w:r>
                <w:r w:rsidRPr="005A273F">
                  <w:rPr>
                    <w:rStyle w:val="Hyperlink"/>
                    <w:noProof/>
                  </w:rPr>
                  <w:t>The design of the star schemas associated with both subjects area identified in 3.1</w:t>
                </w:r>
                <w:r>
                  <w:rPr>
                    <w:noProof/>
                    <w:webHidden/>
                  </w:rPr>
                  <w:tab/>
                </w:r>
                <w:r>
                  <w:rPr>
                    <w:noProof/>
                    <w:webHidden/>
                  </w:rPr>
                  <w:fldChar w:fldCharType="begin"/>
                </w:r>
                <w:r>
                  <w:rPr>
                    <w:noProof/>
                    <w:webHidden/>
                  </w:rPr>
                  <w:instrText xml:space="preserve"> PAGEREF _Toc409542368 \h </w:instrText>
                </w:r>
                <w:r>
                  <w:rPr>
                    <w:noProof/>
                    <w:webHidden/>
                  </w:rPr>
                </w:r>
                <w:r>
                  <w:rPr>
                    <w:noProof/>
                    <w:webHidden/>
                  </w:rPr>
                  <w:fldChar w:fldCharType="separate"/>
                </w:r>
                <w:r>
                  <w:rPr>
                    <w:noProof/>
                    <w:webHidden/>
                  </w:rPr>
                  <w:t>12</w:t>
                </w:r>
                <w:r>
                  <w:rPr>
                    <w:noProof/>
                    <w:webHidden/>
                  </w:rPr>
                  <w:fldChar w:fldCharType="end"/>
                </w:r>
              </w:hyperlink>
            </w:p>
            <w:p w14:paraId="3FEF0322" w14:textId="77777777" w:rsidR="00DF12F2" w:rsidRDefault="00DF12F2">
              <w:pPr>
                <w:pStyle w:val="TOC2"/>
                <w:rPr>
                  <w:rFonts w:eastAsiaTheme="minorEastAsia"/>
                  <w:b w:val="0"/>
                  <w:noProof/>
                  <w:lang w:eastAsia="en-GB"/>
                </w:rPr>
              </w:pPr>
              <w:hyperlink w:anchor="_Toc409542369" w:history="1">
                <w:r w:rsidRPr="005A273F">
                  <w:rPr>
                    <w:rStyle w:val="Hyperlink"/>
                    <w:iCs/>
                    <w:noProof/>
                  </w:rPr>
                  <w:t xml:space="preserve">3.3 </w:t>
                </w:r>
                <w:r w:rsidRPr="005A273F">
                  <w:rPr>
                    <w:rStyle w:val="Hyperlink"/>
                    <w:noProof/>
                  </w:rPr>
                  <w:t>A discussion of the granularity of dimension and fact tables</w:t>
                </w:r>
                <w:r>
                  <w:rPr>
                    <w:noProof/>
                    <w:webHidden/>
                  </w:rPr>
                  <w:tab/>
                </w:r>
                <w:r>
                  <w:rPr>
                    <w:noProof/>
                    <w:webHidden/>
                  </w:rPr>
                  <w:fldChar w:fldCharType="begin"/>
                </w:r>
                <w:r>
                  <w:rPr>
                    <w:noProof/>
                    <w:webHidden/>
                  </w:rPr>
                  <w:instrText xml:space="preserve"> PAGEREF _Toc409542369 \h </w:instrText>
                </w:r>
                <w:r>
                  <w:rPr>
                    <w:noProof/>
                    <w:webHidden/>
                  </w:rPr>
                </w:r>
                <w:r>
                  <w:rPr>
                    <w:noProof/>
                    <w:webHidden/>
                  </w:rPr>
                  <w:fldChar w:fldCharType="separate"/>
                </w:r>
                <w:r>
                  <w:rPr>
                    <w:noProof/>
                    <w:webHidden/>
                  </w:rPr>
                  <w:t>14</w:t>
                </w:r>
                <w:r>
                  <w:rPr>
                    <w:noProof/>
                    <w:webHidden/>
                  </w:rPr>
                  <w:fldChar w:fldCharType="end"/>
                </w:r>
              </w:hyperlink>
            </w:p>
            <w:p w14:paraId="4F57F8A1" w14:textId="77777777" w:rsidR="00DF12F2" w:rsidRDefault="00DF12F2">
              <w:pPr>
                <w:pStyle w:val="TOC2"/>
                <w:rPr>
                  <w:rFonts w:eastAsiaTheme="minorEastAsia"/>
                  <w:b w:val="0"/>
                  <w:noProof/>
                  <w:lang w:eastAsia="en-GB"/>
                </w:rPr>
              </w:pPr>
              <w:hyperlink w:anchor="_Toc409542370" w:history="1">
                <w:r w:rsidRPr="005A273F">
                  <w:rPr>
                    <w:rStyle w:val="Hyperlink"/>
                    <w:noProof/>
                  </w:rPr>
                  <w:t>3.4 The extension of one of the star schemas into a snowflake schema.</w:t>
                </w:r>
                <w:r>
                  <w:rPr>
                    <w:noProof/>
                    <w:webHidden/>
                  </w:rPr>
                  <w:tab/>
                </w:r>
                <w:r>
                  <w:rPr>
                    <w:noProof/>
                    <w:webHidden/>
                  </w:rPr>
                  <w:fldChar w:fldCharType="begin"/>
                </w:r>
                <w:r>
                  <w:rPr>
                    <w:noProof/>
                    <w:webHidden/>
                  </w:rPr>
                  <w:instrText xml:space="preserve"> PAGEREF _Toc409542370 \h </w:instrText>
                </w:r>
                <w:r>
                  <w:rPr>
                    <w:noProof/>
                    <w:webHidden/>
                  </w:rPr>
                </w:r>
                <w:r>
                  <w:rPr>
                    <w:noProof/>
                    <w:webHidden/>
                  </w:rPr>
                  <w:fldChar w:fldCharType="separate"/>
                </w:r>
                <w:r>
                  <w:rPr>
                    <w:noProof/>
                    <w:webHidden/>
                  </w:rPr>
                  <w:t>18</w:t>
                </w:r>
                <w:r>
                  <w:rPr>
                    <w:noProof/>
                    <w:webHidden/>
                  </w:rPr>
                  <w:fldChar w:fldCharType="end"/>
                </w:r>
              </w:hyperlink>
            </w:p>
            <w:p w14:paraId="7CEA2B0D" w14:textId="77777777" w:rsidR="00DF12F2" w:rsidRDefault="00DF12F2">
              <w:pPr>
                <w:pStyle w:val="TOC1"/>
                <w:tabs>
                  <w:tab w:val="right" w:leader="dot" w:pos="9016"/>
                </w:tabs>
                <w:rPr>
                  <w:rFonts w:eastAsiaTheme="minorEastAsia"/>
                  <w:b w:val="0"/>
                  <w:noProof/>
                  <w:sz w:val="22"/>
                  <w:szCs w:val="22"/>
                  <w:lang w:eastAsia="en-GB"/>
                </w:rPr>
              </w:pPr>
              <w:hyperlink w:anchor="_Toc409542371" w:history="1">
                <w:r w:rsidRPr="005A273F">
                  <w:rPr>
                    <w:rStyle w:val="Hyperlink"/>
                    <w:iCs/>
                    <w:noProof/>
                  </w:rPr>
                  <w:t>4. ETL process</w:t>
                </w:r>
                <w:r>
                  <w:rPr>
                    <w:noProof/>
                    <w:webHidden/>
                  </w:rPr>
                  <w:tab/>
                </w:r>
                <w:r>
                  <w:rPr>
                    <w:noProof/>
                    <w:webHidden/>
                  </w:rPr>
                  <w:fldChar w:fldCharType="begin"/>
                </w:r>
                <w:r>
                  <w:rPr>
                    <w:noProof/>
                    <w:webHidden/>
                  </w:rPr>
                  <w:instrText xml:space="preserve"> PAGEREF _Toc409542371 \h </w:instrText>
                </w:r>
                <w:r>
                  <w:rPr>
                    <w:noProof/>
                    <w:webHidden/>
                  </w:rPr>
                </w:r>
                <w:r>
                  <w:rPr>
                    <w:noProof/>
                    <w:webHidden/>
                  </w:rPr>
                  <w:fldChar w:fldCharType="separate"/>
                </w:r>
                <w:r>
                  <w:rPr>
                    <w:noProof/>
                    <w:webHidden/>
                  </w:rPr>
                  <w:t>18</w:t>
                </w:r>
                <w:r>
                  <w:rPr>
                    <w:noProof/>
                    <w:webHidden/>
                  </w:rPr>
                  <w:fldChar w:fldCharType="end"/>
                </w:r>
              </w:hyperlink>
            </w:p>
            <w:p w14:paraId="3E828783" w14:textId="77777777" w:rsidR="00DF12F2" w:rsidRDefault="00DF12F2">
              <w:pPr>
                <w:pStyle w:val="TOC1"/>
                <w:tabs>
                  <w:tab w:val="right" w:leader="dot" w:pos="9016"/>
                </w:tabs>
                <w:rPr>
                  <w:rFonts w:eastAsiaTheme="minorEastAsia"/>
                  <w:b w:val="0"/>
                  <w:noProof/>
                  <w:sz w:val="22"/>
                  <w:szCs w:val="22"/>
                  <w:lang w:eastAsia="en-GB"/>
                </w:rPr>
              </w:pPr>
              <w:hyperlink w:anchor="_Toc409542372" w:history="1">
                <w:r w:rsidRPr="005A273F">
                  <w:rPr>
                    <w:rStyle w:val="Hyperlink"/>
                    <w:noProof/>
                  </w:rPr>
                  <w:t>5. OLAP</w:t>
                </w:r>
                <w:r>
                  <w:rPr>
                    <w:noProof/>
                    <w:webHidden/>
                  </w:rPr>
                  <w:tab/>
                </w:r>
                <w:r>
                  <w:rPr>
                    <w:noProof/>
                    <w:webHidden/>
                  </w:rPr>
                  <w:fldChar w:fldCharType="begin"/>
                </w:r>
                <w:r>
                  <w:rPr>
                    <w:noProof/>
                    <w:webHidden/>
                  </w:rPr>
                  <w:instrText xml:space="preserve"> PAGEREF _Toc409542372 \h </w:instrText>
                </w:r>
                <w:r>
                  <w:rPr>
                    <w:noProof/>
                    <w:webHidden/>
                  </w:rPr>
                </w:r>
                <w:r>
                  <w:rPr>
                    <w:noProof/>
                    <w:webHidden/>
                  </w:rPr>
                  <w:fldChar w:fldCharType="separate"/>
                </w:r>
                <w:r>
                  <w:rPr>
                    <w:noProof/>
                    <w:webHidden/>
                  </w:rPr>
                  <w:t>18</w:t>
                </w:r>
                <w:r>
                  <w:rPr>
                    <w:noProof/>
                    <w:webHidden/>
                  </w:rPr>
                  <w:fldChar w:fldCharType="end"/>
                </w:r>
              </w:hyperlink>
            </w:p>
            <w:p w14:paraId="309574BF" w14:textId="77777777" w:rsidR="00DF12F2" w:rsidRDefault="00DF12F2">
              <w:pPr>
                <w:pStyle w:val="TOC1"/>
                <w:tabs>
                  <w:tab w:val="right" w:leader="dot" w:pos="9016"/>
                </w:tabs>
                <w:rPr>
                  <w:rFonts w:eastAsiaTheme="minorEastAsia"/>
                  <w:b w:val="0"/>
                  <w:noProof/>
                  <w:sz w:val="22"/>
                  <w:szCs w:val="22"/>
                  <w:lang w:eastAsia="en-GB"/>
                </w:rPr>
              </w:pPr>
              <w:hyperlink w:anchor="_Toc409542373" w:history="1">
                <w:r w:rsidRPr="005A273F">
                  <w:rPr>
                    <w:rStyle w:val="Hyperlink"/>
                    <w:noProof/>
                  </w:rPr>
                  <w:t>6. Conclusion</w:t>
                </w:r>
                <w:r>
                  <w:rPr>
                    <w:noProof/>
                    <w:webHidden/>
                  </w:rPr>
                  <w:tab/>
                </w:r>
                <w:r>
                  <w:rPr>
                    <w:noProof/>
                    <w:webHidden/>
                  </w:rPr>
                  <w:fldChar w:fldCharType="begin"/>
                </w:r>
                <w:r>
                  <w:rPr>
                    <w:noProof/>
                    <w:webHidden/>
                  </w:rPr>
                  <w:instrText xml:space="preserve"> PAGEREF _Toc409542373 \h </w:instrText>
                </w:r>
                <w:r>
                  <w:rPr>
                    <w:noProof/>
                    <w:webHidden/>
                  </w:rPr>
                </w:r>
                <w:r>
                  <w:rPr>
                    <w:noProof/>
                    <w:webHidden/>
                  </w:rPr>
                  <w:fldChar w:fldCharType="separate"/>
                </w:r>
                <w:r>
                  <w:rPr>
                    <w:noProof/>
                    <w:webHidden/>
                  </w:rPr>
                  <w:t>18</w:t>
                </w:r>
                <w:r>
                  <w:rPr>
                    <w:noProof/>
                    <w:webHidden/>
                  </w:rPr>
                  <w:fldChar w:fldCharType="end"/>
                </w:r>
              </w:hyperlink>
            </w:p>
            <w:p w14:paraId="70AC9A27" w14:textId="77777777" w:rsidR="00DF12F2" w:rsidRDefault="00DF12F2">
              <w:pPr>
                <w:pStyle w:val="TOC1"/>
                <w:tabs>
                  <w:tab w:val="right" w:leader="dot" w:pos="9016"/>
                </w:tabs>
                <w:rPr>
                  <w:rFonts w:eastAsiaTheme="minorEastAsia"/>
                  <w:b w:val="0"/>
                  <w:noProof/>
                  <w:sz w:val="22"/>
                  <w:szCs w:val="22"/>
                  <w:lang w:eastAsia="en-GB"/>
                </w:rPr>
              </w:pPr>
              <w:hyperlink w:anchor="_Toc409542374" w:history="1">
                <w:r w:rsidRPr="005A273F">
                  <w:rPr>
                    <w:rStyle w:val="Hyperlink"/>
                    <w:noProof/>
                  </w:rPr>
                  <w:t>7. References</w:t>
                </w:r>
                <w:r>
                  <w:rPr>
                    <w:noProof/>
                    <w:webHidden/>
                  </w:rPr>
                  <w:tab/>
                </w:r>
                <w:r>
                  <w:rPr>
                    <w:noProof/>
                    <w:webHidden/>
                  </w:rPr>
                  <w:fldChar w:fldCharType="begin"/>
                </w:r>
                <w:r>
                  <w:rPr>
                    <w:noProof/>
                    <w:webHidden/>
                  </w:rPr>
                  <w:instrText xml:space="preserve"> PAGEREF _Toc409542374 \h </w:instrText>
                </w:r>
                <w:r>
                  <w:rPr>
                    <w:noProof/>
                    <w:webHidden/>
                  </w:rPr>
                </w:r>
                <w:r>
                  <w:rPr>
                    <w:noProof/>
                    <w:webHidden/>
                  </w:rPr>
                  <w:fldChar w:fldCharType="separate"/>
                </w:r>
                <w:r>
                  <w:rPr>
                    <w:noProof/>
                    <w:webHidden/>
                  </w:rPr>
                  <w:t>18</w:t>
                </w:r>
                <w:r>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3" w:name="_Toc409542357"/>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8E5E74">
      <w:pPr>
        <w:pStyle w:val="Heading2"/>
      </w:pPr>
      <w:bookmarkStart w:id="4" w:name="_Toc409542358"/>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B6DC168" w14:textId="730404C4" w:rsidR="005A0B35" w:rsidRDefault="00A12658" w:rsidP="00A12658">
      <w:pPr>
        <w:pStyle w:val="Caption"/>
        <w:jc w:val="center"/>
      </w:pPr>
      <w:r>
        <w:t xml:space="preserve">Figure </w:t>
      </w:r>
      <w:fldSimple w:instr=" SEQ Figure \* ARABIC ">
        <w:r>
          <w:rPr>
            <w:noProof/>
          </w:rPr>
          <w:t>1</w:t>
        </w:r>
      </w:fldSimple>
      <w:r>
        <w:t xml:space="preserve"> - Reference </w:t>
      </w:r>
      <w:r w:rsidRPr="009C68D7">
        <w:t>http://www.bbc.co.uk/bitesize/higher/business_management/business_enterprise/decision_making_business/revision/1/</w:t>
      </w:r>
    </w:p>
    <w:p w14:paraId="16164D1B" w14:textId="5C6F6217" w:rsidR="00DF7F82" w:rsidRPr="00DF7F82" w:rsidRDefault="00DF7F82" w:rsidP="008E5E74">
      <w:pPr>
        <w:pStyle w:val="Heading2"/>
      </w:pPr>
      <w:bookmarkStart w:id="5" w:name="_Toc409542359"/>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8E5E74">
      <w:pPr>
        <w:pStyle w:val="Heading2"/>
      </w:pPr>
      <w:bookmarkStart w:id="6" w:name="_Toc409542360"/>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8E5E74">
      <w:pPr>
        <w:pStyle w:val="Heading2"/>
      </w:pPr>
      <w:bookmarkStart w:id="7" w:name="_Toc409542361"/>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0"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1"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409542362"/>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4E070E">
      <w:pPr>
        <w:pStyle w:val="Heading2"/>
      </w:pPr>
      <w:bookmarkStart w:id="11" w:name="_Toc409542363"/>
      <w:r>
        <w:t xml:space="preserve">2.1 </w:t>
      </w:r>
      <w:r w:rsidR="00A17212" w:rsidRPr="00DF7F82">
        <w:t xml:space="preserve">Entity Relationship </w:t>
      </w:r>
      <w:r w:rsidR="004E070E" w:rsidRPr="00DF7F82">
        <w:t>Diagram (</w:t>
      </w:r>
      <w:r w:rsidR="00A17212" w:rsidRPr="00DF7F82">
        <w:t>ERD)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lastRenderedPageBreak/>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lastRenderedPageBreak/>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A61553">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4467EE">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A61553">
      <w:pPr>
        <w:pStyle w:val="NormalWeb"/>
        <w:numPr>
          <w:ilvl w:val="2"/>
          <w:numId w:val="3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40AFE">
          <w:pgSz w:w="11906" w:h="16838"/>
          <w:pgMar w:top="1440" w:right="1440" w:bottom="1440" w:left="1440" w:header="708" w:footer="708" w:gutter="0"/>
          <w:cols w:space="708"/>
          <w:titlePg/>
          <w:docGrid w:linePitch="360"/>
        </w:sectPr>
      </w:pPr>
    </w:p>
    <w:p w14:paraId="5D59C070" w14:textId="77777777" w:rsidR="00454941" w:rsidRDefault="002A592A"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25pt;height:522.75pt">
            <v:imagedata r:id="rId12" o:title="Final_ERD_v6"/>
          </v:shape>
        </w:pict>
      </w:r>
      <w:r w:rsidR="004E070E">
        <w:rPr>
          <w:rFonts w:ascii="Arial" w:hAnsi="Arial" w:cs="Arial"/>
          <w:color w:val="FF0000"/>
          <w:sz w:val="23"/>
          <w:szCs w:val="23"/>
        </w:rPr>
        <w:br w:type="page"/>
      </w:r>
    </w:p>
    <w:p w14:paraId="7E1CF48A" w14:textId="6A5C87A9" w:rsidR="000F4989" w:rsidRPr="000F4989" w:rsidRDefault="000F4989" w:rsidP="00266F95">
      <w:pPr>
        <w:pStyle w:val="Heading2"/>
      </w:pPr>
      <w:bookmarkStart w:id="12" w:name="_Toc409542364"/>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266F95">
      <w:pPr>
        <w:pStyle w:val="Heading2"/>
      </w:pPr>
      <w:bookmarkStart w:id="13" w:name="_Toc409542365"/>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9C2EAA">
        <w:tc>
          <w:tcPr>
            <w:tcW w:w="4621" w:type="dxa"/>
          </w:tcPr>
          <w:p w14:paraId="25457714" w14:textId="77777777" w:rsidR="00266F95" w:rsidRPr="000406B3" w:rsidRDefault="00266F95" w:rsidP="009C2EAA">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9C2EAA">
            <w:pPr>
              <w:spacing w:after="160" w:line="259" w:lineRule="auto"/>
              <w:jc w:val="both"/>
              <w:rPr>
                <w:b/>
                <w:lang w:val="en-US"/>
              </w:rPr>
            </w:pPr>
            <w:r w:rsidRPr="000406B3">
              <w:rPr>
                <w:b/>
                <w:lang w:val="en-US"/>
              </w:rPr>
              <w:t xml:space="preserve"> Data Warehouse</w:t>
            </w:r>
          </w:p>
        </w:tc>
      </w:tr>
      <w:tr w:rsidR="00266F95" w:rsidRPr="000406B3" w14:paraId="57D5CB66" w14:textId="77777777" w:rsidTr="009C2EAA">
        <w:tc>
          <w:tcPr>
            <w:tcW w:w="4621" w:type="dxa"/>
          </w:tcPr>
          <w:p w14:paraId="5971B610" w14:textId="77777777" w:rsidR="00266F95" w:rsidRPr="000406B3" w:rsidRDefault="00266F95" w:rsidP="009C2EAA">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9C2EAA">
            <w:pPr>
              <w:rPr>
                <w:lang w:val="en-US"/>
              </w:rPr>
            </w:pPr>
          </w:p>
          <w:p w14:paraId="2BC674CC" w14:textId="77777777" w:rsidR="00266F95" w:rsidRPr="000406B3" w:rsidRDefault="00266F95" w:rsidP="009C2EAA">
            <w:pPr>
              <w:rPr>
                <w:lang w:val="en-US"/>
              </w:rPr>
            </w:pPr>
          </w:p>
        </w:tc>
        <w:tc>
          <w:tcPr>
            <w:tcW w:w="4621" w:type="dxa"/>
          </w:tcPr>
          <w:p w14:paraId="777B7F76" w14:textId="77777777" w:rsidR="00266F95" w:rsidRPr="000406B3" w:rsidRDefault="00266F95" w:rsidP="009C2EAA">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266F95" w:rsidRPr="000406B3" w14:paraId="4D5357B0" w14:textId="77777777" w:rsidTr="009C2EAA">
        <w:tc>
          <w:tcPr>
            <w:tcW w:w="4621" w:type="dxa"/>
          </w:tcPr>
          <w:p w14:paraId="3FE8F9DF" w14:textId="77777777" w:rsidR="00266F95" w:rsidRPr="000406B3" w:rsidRDefault="00266F95" w:rsidP="009C2EAA">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9C2EAA">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9C2EAA">
        <w:tc>
          <w:tcPr>
            <w:tcW w:w="4621" w:type="dxa"/>
          </w:tcPr>
          <w:p w14:paraId="1157CDF6" w14:textId="77777777" w:rsidR="00266F95" w:rsidRPr="000406B3" w:rsidRDefault="00266F95" w:rsidP="009C2EAA">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9C2EAA">
            <w:r w:rsidRPr="000406B3">
              <w:t>System optimized for fast data retrieval and large content at the time.</w:t>
            </w:r>
          </w:p>
        </w:tc>
      </w:tr>
      <w:tr w:rsidR="00266F95" w:rsidRPr="000406B3" w14:paraId="32632088" w14:textId="77777777" w:rsidTr="009C2EAA">
        <w:tc>
          <w:tcPr>
            <w:tcW w:w="4621" w:type="dxa"/>
          </w:tcPr>
          <w:p w14:paraId="5304592F" w14:textId="77777777" w:rsidR="00266F95" w:rsidRPr="000406B3" w:rsidRDefault="00266F95" w:rsidP="009C2EAA">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9C2EAA">
            <w:r w:rsidRPr="000406B3">
              <w:t>Controlling data redundancy problems within DBSM integration layer.</w:t>
            </w:r>
          </w:p>
        </w:tc>
      </w:tr>
      <w:tr w:rsidR="00266F95" w:rsidRPr="000406B3" w14:paraId="6BC553C9" w14:textId="77777777" w:rsidTr="009C2EAA">
        <w:tc>
          <w:tcPr>
            <w:tcW w:w="4621" w:type="dxa"/>
          </w:tcPr>
          <w:p w14:paraId="1FE3D208" w14:textId="77777777" w:rsidR="00266F95" w:rsidRPr="000406B3" w:rsidRDefault="00266F95" w:rsidP="009C2EAA">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9C2EAA">
            <w:r w:rsidRPr="000406B3">
              <w:t>Requires advance computing knowledge to navigate system.</w:t>
            </w:r>
          </w:p>
        </w:tc>
      </w:tr>
      <w:tr w:rsidR="00266F95" w:rsidRPr="000406B3" w14:paraId="76728521" w14:textId="77777777" w:rsidTr="009C2EAA">
        <w:tc>
          <w:tcPr>
            <w:tcW w:w="4621" w:type="dxa"/>
          </w:tcPr>
          <w:p w14:paraId="0C2C32E5" w14:textId="77777777" w:rsidR="00266F95" w:rsidRPr="003A61C8" w:rsidRDefault="00266F95" w:rsidP="009C2EAA">
            <w:r w:rsidRPr="000406B3">
              <w:lastRenderedPageBreak/>
              <w:t>Supporting high-volume transaction performance with minimum rear reporting.</w:t>
            </w:r>
          </w:p>
        </w:tc>
        <w:tc>
          <w:tcPr>
            <w:tcW w:w="4621" w:type="dxa"/>
          </w:tcPr>
          <w:p w14:paraId="16A942C0" w14:textId="77777777" w:rsidR="00266F95" w:rsidRPr="000406B3" w:rsidRDefault="00266F95" w:rsidP="009C2EAA">
            <w:r w:rsidRPr="000406B3">
              <w:t>Supporting high-volume analytical transactions with maximum reporting that promptly used for making strategic decisions.</w:t>
            </w:r>
          </w:p>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7ACD3C6D" w14:textId="77777777" w:rsidR="00266F95" w:rsidRDefault="00266F95" w:rsidP="00BF3522">
      <w:pPr>
        <w:jc w:val="both"/>
      </w:pP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409542366"/>
      <w:r>
        <w:t>3. Data Mart Design</w:t>
      </w:r>
      <w:bookmarkEnd w:id="14"/>
    </w:p>
    <w:p w14:paraId="57052E2A" w14:textId="016AFBD4" w:rsidR="00297F9B" w:rsidRPr="003B0680" w:rsidRDefault="00297F9B" w:rsidP="003B0680">
      <w:r>
        <w:t>A specific data that is useful to a set of users in a corporate wide setting. This is normally broken down into finance, marketing and sales mart.</w:t>
      </w:r>
    </w:p>
    <w:p w14:paraId="26BE5AD5" w14:textId="04D3F3DC" w:rsidR="00FB262C" w:rsidRPr="00FB262C" w:rsidRDefault="003B0680" w:rsidP="00297F9B">
      <w:r w:rsidRPr="003B0680">
        <w:t>http://www.peopleinaid.org/pool/files/hhr/HHRAfrica2014/HHRAfrica-KimberleyRyan-HRmetrics-UchennaBassey.pdf</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76F61A82" w14:textId="4FEFF46C" w:rsidR="00E109E8" w:rsidRDefault="00297F9B" w:rsidP="00E109E8">
      <w:pPr>
        <w:pStyle w:val="Heading2"/>
      </w:pPr>
      <w:bookmarkStart w:id="15" w:name="_Toc409542367"/>
      <w:r>
        <w:t>3</w:t>
      </w:r>
      <w:r w:rsidR="00E109E8">
        <w:t>.1 The identification of two subject areas, identified during 2, which would be of benefit to the managers your organisation.</w:t>
      </w:r>
      <w:bookmarkEnd w:id="15"/>
    </w:p>
    <w:p w14:paraId="657F1958" w14:textId="77777777" w:rsidR="00E109E8" w:rsidRPr="00750FDE" w:rsidRDefault="00E109E8" w:rsidP="00E109E8">
      <w:pPr>
        <w:rPr>
          <w:sz w:val="24"/>
          <w:szCs w:val="24"/>
        </w:rPr>
      </w:pPr>
      <w:r w:rsidRPr="00750FDE">
        <w:rPr>
          <w:sz w:val="24"/>
          <w:szCs w:val="24"/>
        </w:rPr>
        <w:t>Event Analysis</w:t>
      </w:r>
    </w:p>
    <w:p w14:paraId="5680B645" w14:textId="7DDF9CAD" w:rsidR="00297F9B" w:rsidRDefault="0048223D" w:rsidP="00E109E8">
      <w:r>
        <w:t xml:space="preserve">One of the objectives and keeping inline with the University strategy is to increase the amount of students who would actually attend the University. This can be directly measured by to the success </w:t>
      </w:r>
      <w:r>
        <w:lastRenderedPageBreak/>
        <w:t>rate of the events held at University. Keeping track of the amount of events and the most successful event types at each location over time will allow us valuable intelligence has to how to plan for future marketing events.</w:t>
      </w:r>
    </w:p>
    <w:p w14:paraId="1D9F5F22" w14:textId="39E04224" w:rsidR="00E109E8" w:rsidRPr="00750FDE" w:rsidRDefault="00E109E8" w:rsidP="00E109E8">
      <w:pPr>
        <w:rPr>
          <w:sz w:val="24"/>
          <w:szCs w:val="24"/>
        </w:rPr>
      </w:pPr>
      <w:r w:rsidRPr="00750FDE">
        <w:rPr>
          <w:sz w:val="24"/>
          <w:szCs w:val="24"/>
        </w:rPr>
        <w:t>Expenditures</w:t>
      </w:r>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2A67D38C"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b/>
          <w:bCs/>
          <w:color w:val="212121"/>
          <w:sz w:val="23"/>
          <w:szCs w:val="23"/>
        </w:rPr>
        <w:t>Relevant business questions that can be answered with this data mart:</w:t>
      </w:r>
    </w:p>
    <w:p w14:paraId="6C2B7819"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percentage of total expenses does a project incur?</w:t>
      </w:r>
    </w:p>
    <w:p w14:paraId="5AAB59E8"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expenses rising? By how much?</w:t>
      </w:r>
    </w:p>
    <w:p w14:paraId="7AA4F8D0"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are typical expenses for a project of a certain type?</w:t>
      </w:r>
    </w:p>
    <w:p w14:paraId="25EA341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there any expense deviations among projects within same School?</w:t>
      </w:r>
    </w:p>
    <w:p w14:paraId="24DDC30E"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certain consultants abusing expenses?</w:t>
      </w:r>
    </w:p>
    <w:p w14:paraId="6A90C25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type of project incurs the highest expenses?</w:t>
      </w:r>
    </w:p>
    <w:p w14:paraId="4E7D07D5"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For which categories of expenses do we need to control better or plan?</w:t>
      </w:r>
    </w:p>
    <w:p w14:paraId="51D717B7" w14:textId="77777777" w:rsidR="00750FDE" w:rsidRPr="00E109E8" w:rsidRDefault="00750FDE" w:rsidP="00E109E8"/>
    <w:p w14:paraId="0D417582" w14:textId="2C0FB7BB" w:rsidR="00297F9B" w:rsidRDefault="00297F9B" w:rsidP="00297F9B">
      <w:pPr>
        <w:pStyle w:val="Heading2"/>
      </w:pPr>
      <w:bookmarkStart w:id="16" w:name="_Toc409542368"/>
      <w:r w:rsidRPr="00297F9B">
        <w:rPr>
          <w:rStyle w:val="SubtleEmphasis"/>
          <w:i w:val="0"/>
        </w:rPr>
        <w:t xml:space="preserve">3.2 </w:t>
      </w:r>
      <w:r>
        <w:t>The design of the star schemas associated with both subjects area identified in 3.1</w:t>
      </w:r>
      <w:bookmarkEnd w:id="16"/>
    </w:p>
    <w:p w14:paraId="28F67416" w14:textId="77777777" w:rsidR="00297F9B" w:rsidRDefault="00297F9B" w:rsidP="00297F9B"/>
    <w:p w14:paraId="11D041D1" w14:textId="2E47E864" w:rsidR="00297F9B" w:rsidRPr="00297F9B" w:rsidRDefault="00297F9B" w:rsidP="00297F9B">
      <w:r>
        <w:rPr>
          <w:noProof/>
          <w:lang w:eastAsia="en-GB"/>
        </w:rPr>
        <w:drawing>
          <wp:inline distT="0" distB="0" distL="0" distR="0" wp14:anchorId="510103DA" wp14:editId="605EBB66">
            <wp:extent cx="5731510" cy="3906930"/>
            <wp:effectExtent l="0" t="0" r="889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906930"/>
                    </a:xfrm>
                    <a:prstGeom prst="rect">
                      <a:avLst/>
                    </a:prstGeom>
                    <a:noFill/>
                    <a:ln>
                      <a:noFill/>
                    </a:ln>
                  </pic:spPr>
                </pic:pic>
              </a:graphicData>
            </a:graphic>
          </wp:inline>
        </w:drawing>
      </w:r>
    </w:p>
    <w:p w14:paraId="40F903B3" w14:textId="77777777" w:rsidR="00297F9B" w:rsidRDefault="00297F9B" w:rsidP="00297F9B"/>
    <w:p w14:paraId="72085945" w14:textId="32B14EEF" w:rsidR="00297F9B" w:rsidRDefault="00297F9B" w:rsidP="00297F9B">
      <w:r>
        <w:rPr>
          <w:noProof/>
          <w:lang w:eastAsia="en-GB"/>
        </w:rPr>
        <w:lastRenderedPageBreak/>
        <w:drawing>
          <wp:inline distT="0" distB="0" distL="0" distR="0" wp14:anchorId="6E832D27" wp14:editId="3F6BE329">
            <wp:extent cx="5731510" cy="3943287"/>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943287"/>
                    </a:xfrm>
                    <a:prstGeom prst="rect">
                      <a:avLst/>
                    </a:prstGeom>
                    <a:noFill/>
                    <a:ln>
                      <a:noFill/>
                    </a:ln>
                  </pic:spPr>
                </pic:pic>
              </a:graphicData>
            </a:graphic>
          </wp:inline>
        </w:drawing>
      </w:r>
    </w:p>
    <w:p w14:paraId="573270B4" w14:textId="24A7E5ED" w:rsidR="00750FDE" w:rsidRDefault="00750FDE" w:rsidP="00750FDE">
      <w:pPr>
        <w:shd w:val="clear" w:color="auto" w:fill="FFFFFF"/>
        <w:spacing w:after="0" w:line="240" w:lineRule="auto"/>
        <w:rPr>
          <w:rFonts w:ascii="Tahoma" w:eastAsia="Times New Roman" w:hAnsi="Tahoma" w:cs="Tahoma"/>
          <w:color w:val="212121"/>
          <w:sz w:val="23"/>
          <w:szCs w:val="23"/>
        </w:rPr>
      </w:pPr>
      <w:r>
        <w:rPr>
          <w:rFonts w:ascii="Tahoma" w:eastAsia="Times New Roman" w:hAnsi="Tahoma" w:cs="Tahoma"/>
          <w:color w:val="212121"/>
          <w:sz w:val="23"/>
          <w:szCs w:val="23"/>
        </w:rPr>
        <w:br w:type="page"/>
      </w:r>
    </w:p>
    <w:p w14:paraId="0B9435C7" w14:textId="77777777" w:rsidR="00297F9B" w:rsidRDefault="00297F9B" w:rsidP="00A145FD">
      <w:pPr>
        <w:pStyle w:val="Heading2"/>
      </w:pPr>
      <w:bookmarkStart w:id="17" w:name="_Toc409542369"/>
      <w:r w:rsidRPr="00297F9B">
        <w:rPr>
          <w:rStyle w:val="SubtleEmphasis"/>
          <w:i w:val="0"/>
        </w:rPr>
        <w:lastRenderedPageBreak/>
        <w:t xml:space="preserve">3.3 </w:t>
      </w:r>
      <w:r>
        <w:t>A discussion of the granularity of dimension and fact tables</w:t>
      </w:r>
      <w:bookmarkEnd w:id="17"/>
    </w:p>
    <w:p w14:paraId="379D4861" w14:textId="2A5EC1ED" w:rsidR="00297F9B" w:rsidRDefault="00023859" w:rsidP="006558B2">
      <w:pPr>
        <w:jc w:val="both"/>
      </w:pPr>
      <w:r>
        <w:t xml:space="preserve">The information stored and composed in a fact table can distinguish the granularity of the </w:t>
      </w:r>
      <w:r w:rsidR="00402634">
        <w:t xml:space="preserve">table </w:t>
      </w:r>
      <w:r>
        <w:t xml:space="preserve">by the extend of the amount of subdivide information added. The less there are the </w:t>
      </w:r>
      <w:r w:rsidR="00242C5C">
        <w:t>fewer</w:t>
      </w:r>
      <w:r>
        <w:t xml:space="preserve"> pieces of distinct</w:t>
      </w:r>
      <w:r w:rsidR="00402634">
        <w:t xml:space="preserve"> information means that there will be less granularity. An Example would be the Location_D with its 5 fields Venue, City, State, Country and All. The granularity is important as it allows for the types of queries that can be </w:t>
      </w:r>
      <w:r w:rsidR="00242C5C">
        <w:t>queried</w:t>
      </w:r>
      <w:r w:rsidR="00402634">
        <w:t>.</w:t>
      </w:r>
      <w:r w:rsidR="00242C5C">
        <w:t xml:space="preserve"> </w:t>
      </w:r>
      <w:r w:rsidR="00402634">
        <w:t xml:space="preserve">If there is high granularity then it means that there are less fields </w:t>
      </w:r>
      <w:r w:rsidR="00242C5C">
        <w:t xml:space="preserve">of information and if there is less granularity then it means that there are a lot of fields and thus we can query in a more intelligent way. Not always it’s </w:t>
      </w:r>
      <w:r w:rsidR="00176717">
        <w:t xml:space="preserve">necessary </w:t>
      </w:r>
      <w:r w:rsidR="00242C5C">
        <w:t xml:space="preserve">to have all the possible combinations of granularity for example on the time dimension we are not </w:t>
      </w:r>
      <w:r w:rsidR="00176717">
        <w:t>interested</w:t>
      </w:r>
      <w:r w:rsidR="00242C5C">
        <w:t xml:space="preserve"> in knowing </w:t>
      </w:r>
      <w:r w:rsidR="00176717">
        <w:t>how much money was</w:t>
      </w:r>
      <w:bookmarkStart w:id="18" w:name="_GoBack"/>
      <w:bookmarkEnd w:id="18"/>
      <w:r w:rsidR="00176717">
        <w:t xml:space="preserve"> spend per hour.</w:t>
      </w:r>
    </w:p>
    <w:p w14:paraId="0A5A6F82" w14:textId="178F4D58" w:rsidR="00242C5C" w:rsidRDefault="00242C5C" w:rsidP="006558B2">
      <w:pPr>
        <w:jc w:val="both"/>
      </w:pPr>
      <w:r>
        <w:t>The more dimension you have, the more information you can analysis through your queries and there for you can make a better decision. A fact table is the summary of the information gathered from all the other dimensions. The fact table can be filtered by location, time and any other relevant attributes from any dimension table.</w:t>
      </w:r>
    </w:p>
    <w:p w14:paraId="597ABABD" w14:textId="0BAF3FFC" w:rsidR="00A87DC6" w:rsidRDefault="00A87DC6" w:rsidP="006558B2">
      <w:pPr>
        <w:jc w:val="both"/>
      </w:pPr>
      <w:r>
        <w:t>The numeric values in fact tables are divided into three categories:</w:t>
      </w:r>
      <w:r w:rsidR="00ED6EC6">
        <w:t xml:space="preserve"> Additive</w:t>
      </w:r>
      <w:r>
        <w:t>: These measures can be</w:t>
      </w:r>
      <w:r w:rsidR="00ED6EC6">
        <w:t xml:space="preserve"> summed across any dimension associated with that fact </w:t>
      </w:r>
      <w:r>
        <w:t>table.</w:t>
      </w:r>
      <w:r w:rsidR="00ED6EC6">
        <w:t xml:space="preserve"> </w:t>
      </w:r>
      <w:r>
        <w:t xml:space="preserve">Semi </w:t>
      </w:r>
      <w:r w:rsidR="00ED6EC6">
        <w:t>Additive</w:t>
      </w:r>
      <w:r>
        <w:t>:</w:t>
      </w:r>
      <w:r w:rsidR="00ED6EC6">
        <w:t xml:space="preserve"> These can be over some dimension but not all and the budget balance amounts are semi addictive as there are not over time. Non – Additive</w:t>
      </w:r>
    </w:p>
    <w:p w14:paraId="72902330" w14:textId="77777777" w:rsidR="00750FDE" w:rsidRDefault="00750FDE" w:rsidP="00297F9B"/>
    <w:p w14:paraId="1EA2EE90" w14:textId="77777777" w:rsidR="00750FDE" w:rsidRDefault="00750FDE" w:rsidP="00297F9B"/>
    <w:p w14:paraId="6BA6C32E" w14:textId="77777777" w:rsidR="00750FDE" w:rsidRDefault="00750FDE" w:rsidP="00297F9B"/>
    <w:p w14:paraId="779AB6BD" w14:textId="77777777" w:rsidR="00750FDE" w:rsidRPr="0013695E" w:rsidRDefault="00750FDE" w:rsidP="00297F9B">
      <w:pPr>
        <w:rPr>
          <w:color w:val="FF0000"/>
        </w:rPr>
      </w:pPr>
    </w:p>
    <w:p w14:paraId="05617AC2" w14:textId="77777777" w:rsidR="00750FDE" w:rsidRPr="0013695E" w:rsidRDefault="00750FDE" w:rsidP="00297F9B">
      <w:pPr>
        <w:rPr>
          <w:color w:val="FF0000"/>
        </w:rPr>
      </w:pPr>
    </w:p>
    <w:p w14:paraId="07B2D65C" w14:textId="77777777" w:rsidR="00ED6EC6" w:rsidRPr="0013695E" w:rsidRDefault="00ED6EC6" w:rsidP="00297F9B">
      <w:pPr>
        <w:rPr>
          <w:color w:val="FF0000"/>
        </w:rPr>
      </w:pPr>
    </w:p>
    <w:p w14:paraId="10899C58" w14:textId="77777777" w:rsidR="00176717" w:rsidRPr="0013695E" w:rsidRDefault="00176717" w:rsidP="00176717">
      <w:pPr>
        <w:jc w:val="both"/>
        <w:rPr>
          <w:rFonts w:ascii="Arial" w:hAnsi="Arial" w:cs="Arial"/>
          <w:b/>
          <w:color w:val="FF0000"/>
          <w:sz w:val="28"/>
          <w:szCs w:val="28"/>
        </w:rPr>
      </w:pPr>
      <w:r w:rsidRPr="0013695E">
        <w:rPr>
          <w:rFonts w:ascii="Arial" w:hAnsi="Arial" w:cs="Arial"/>
          <w:b/>
          <w:color w:val="FF0000"/>
          <w:sz w:val="28"/>
          <w:szCs w:val="28"/>
        </w:rPr>
        <w:t>Question 4</w:t>
      </w:r>
    </w:p>
    <w:p w14:paraId="0A3FA494" w14:textId="77777777" w:rsidR="00176717" w:rsidRPr="0013695E" w:rsidRDefault="00176717" w:rsidP="00176717">
      <w:pPr>
        <w:jc w:val="both"/>
        <w:rPr>
          <w:rFonts w:ascii="Arial" w:hAnsi="Arial" w:cs="Arial"/>
          <w:color w:val="FF0000"/>
          <w:sz w:val="28"/>
          <w:szCs w:val="28"/>
        </w:rPr>
      </w:pPr>
    </w:p>
    <w:p w14:paraId="4699759E"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 xml:space="preserve">Students assigned to a group, should discuss and analyse the case and draw a star schema based on this. They also should be able to demonstrate their understanding the dimensional modelling and converting them into physical model. At this stage they don’t require to implement the tables in Oracle but they should be prepared with adequate understanding how that can be done. Week 6/7 case is based on this activity. </w:t>
      </w:r>
    </w:p>
    <w:p w14:paraId="0841FC8D" w14:textId="77777777" w:rsidR="00176717" w:rsidRPr="0013695E" w:rsidRDefault="00176717" w:rsidP="00176717">
      <w:pPr>
        <w:jc w:val="both"/>
        <w:rPr>
          <w:rFonts w:ascii="Arial" w:hAnsi="Arial" w:cs="Arial"/>
          <w:color w:val="FF0000"/>
          <w:szCs w:val="24"/>
        </w:rPr>
      </w:pPr>
    </w:p>
    <w:p w14:paraId="66827201"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Discuss and analyse the case/scripts below:</w:t>
      </w:r>
    </w:p>
    <w:p w14:paraId="355C86D3" w14:textId="77777777" w:rsidR="00176717" w:rsidRPr="0013695E" w:rsidRDefault="00176717" w:rsidP="00176717">
      <w:pPr>
        <w:jc w:val="both"/>
        <w:rPr>
          <w:rFonts w:ascii="Arial" w:hAnsi="Arial" w:cs="Arial"/>
          <w:color w:val="FF0000"/>
          <w:sz w:val="28"/>
          <w:szCs w:val="28"/>
        </w:rPr>
      </w:pPr>
    </w:p>
    <w:p w14:paraId="39AD2D29"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al data modeling starts with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This is where we record what happened, e.g., someone bought a Diet Coke in East Fishkill. What you want in the fact table are facts about the sale, ideally ones that are numeric, continuously valued, and additive. The last two </w:t>
      </w:r>
      <w:r w:rsidRPr="0013695E">
        <w:rPr>
          <w:rFonts w:ascii="Arial" w:eastAsia="Times New Roman" w:hAnsi="Arial" w:cs="Arial"/>
          <w:color w:val="FF0000"/>
          <w:szCs w:val="24"/>
          <w:lang w:eastAsia="en-GB"/>
        </w:rPr>
        <w:lastRenderedPageBreak/>
        <w:t xml:space="preserve">properties are important because typical fact tables grow to a billion rows or more. People will be much happier looking at sums or averages than detail. An important decision to make is the granularity of the fact table. If Walmart doesn't care about whether or not a Diet Coke was sold at 10:31 AM or 10:33 AM, recording each sale individually in the fact table is too granular. CPU time, disk bandwidth, and disk space will be needlessly consumed. Let's aggregate all the sales of any particular product in one store on a per-day basis. So we will only have one row in the fact table recording that 200 cans of Diet Coke were sold in East Fishkill on November 30, even if those 200 cans were sold at 113 different times to 113 different customers. </w:t>
      </w:r>
    </w:p>
    <w:p w14:paraId="43AA55E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
    <w:p w14:paraId="78AF9C1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04034E1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ales_date</w:t>
      </w:r>
      <w:r w:rsidRPr="0013695E">
        <w:rPr>
          <w:rFonts w:ascii="Arial" w:eastAsia="Times New Roman" w:hAnsi="Arial" w:cs="Arial"/>
          <w:color w:val="FF0000"/>
          <w:szCs w:val="24"/>
          <w:lang w:eastAsia="en-GB"/>
        </w:rPr>
        <w:tab/>
        <w:t>date not null,</w:t>
      </w:r>
    </w:p>
    <w:p w14:paraId="0DD84D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3E21423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1CF5623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0CC4A61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6F25050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7A3F496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can pull together this table with a query JOINing the sales, products, and product_prices (to fill the dollar_sales column) tables. This JOIN will group by product_id, store_id, and the truncated date_time_of_sale. Constructing this query will require a professional programmer but keep in mind that this work only need be done once. The marketing experts who will be using the data warehouse will be querying from the sales_fact table. </w:t>
      </w:r>
    </w:p>
    <w:p w14:paraId="68F06037"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 building just this one table, we've already made life easier for marketing. Suppose they want total dollar sales by product. In the OLTP data model this would have required tangling with the product_prices table and its different prices for the same product on different days. With the sales fact table, the query is simple: </w:t>
      </w:r>
    </w:p>
    <w:p w14:paraId="68A80F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product_id, sum(dollar_sales)</w:t>
      </w:r>
    </w:p>
    <w:p w14:paraId="1272DB9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w:t>
      </w:r>
    </w:p>
    <w:p w14:paraId="5B5E87C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product_id</w:t>
      </w:r>
    </w:p>
    <w:p w14:paraId="548B6396" w14:textId="77777777" w:rsidR="00176717" w:rsidRPr="0013695E" w:rsidRDefault="00176717" w:rsidP="00176717">
      <w:pPr>
        <w:rPr>
          <w:rFonts w:ascii="Arial" w:eastAsia="Times New Roman" w:hAnsi="Arial" w:cs="Arial"/>
          <w:color w:val="FF0000"/>
          <w:szCs w:val="24"/>
          <w:lang w:eastAsia="en-GB"/>
        </w:rPr>
      </w:pPr>
    </w:p>
    <w:p w14:paraId="0278553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have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In a dimensional data warehouse there will always be just one of these. All of the other tables will define the </w:t>
      </w:r>
      <w:r w:rsidRPr="0013695E">
        <w:rPr>
          <w:rFonts w:ascii="Arial" w:eastAsia="Times New Roman" w:hAnsi="Arial" w:cs="Arial"/>
          <w:i/>
          <w:iCs/>
          <w:color w:val="FF0000"/>
          <w:szCs w:val="24"/>
          <w:lang w:eastAsia="en-GB"/>
        </w:rPr>
        <w:t>dimensions</w:t>
      </w:r>
      <w:r w:rsidRPr="0013695E">
        <w:rPr>
          <w:rFonts w:ascii="Arial" w:eastAsia="Times New Roman" w:hAnsi="Arial" w:cs="Arial"/>
          <w:color w:val="FF0000"/>
          <w:szCs w:val="24"/>
          <w:lang w:eastAsia="en-GB"/>
        </w:rPr>
        <w:t xml:space="preserve">. Each dimension contains extra information about the facts, usually in a human-readable text string that can go directly into a report. For example, let us define the time dimension: </w:t>
      </w:r>
    </w:p>
    <w:p w14:paraId="5D6A3C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time_dimension (</w:t>
      </w:r>
    </w:p>
    <w:p w14:paraId="4F9F0D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time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23C98E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xml:space="preserve">-- just to make it a little easier to work with; this is </w:t>
      </w:r>
    </w:p>
    <w:p w14:paraId="065A87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midnight (TRUNC) of the date in question</w:t>
      </w:r>
    </w:p>
    <w:p w14:paraId="59FD9A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ab/>
        <w:t>oracle_d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 not null,</w:t>
      </w:r>
    </w:p>
    <w:p w14:paraId="7127B6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of_week</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9) not null, -- 'Monday', 'Tuesday'...</w:t>
      </w:r>
    </w:p>
    <w:p w14:paraId="1B85068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in_month</w:t>
      </w:r>
      <w:r w:rsidRPr="0013695E">
        <w:rPr>
          <w:rFonts w:ascii="Arial" w:eastAsia="Times New Roman" w:hAnsi="Arial" w:cs="Arial"/>
          <w:color w:val="FF0000"/>
          <w:szCs w:val="24"/>
          <w:lang w:eastAsia="en-GB"/>
        </w:rPr>
        <w:tab/>
        <w:t>integer not null, -- 1 to 31</w:t>
      </w:r>
    </w:p>
    <w:p w14:paraId="5957968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overall</w:t>
      </w:r>
      <w:r w:rsidRPr="0013695E">
        <w:rPr>
          <w:rFonts w:ascii="Arial" w:eastAsia="Times New Roman" w:hAnsi="Arial" w:cs="Arial"/>
          <w:color w:val="FF0000"/>
          <w:szCs w:val="24"/>
          <w:lang w:eastAsia="en-GB"/>
        </w:rPr>
        <w:tab/>
        <w:t>integer not null, -- days from the epoch (first day is 1)</w:t>
      </w:r>
    </w:p>
    <w:p w14:paraId="1037533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in_year</w:t>
      </w:r>
      <w:r w:rsidRPr="0013695E">
        <w:rPr>
          <w:rFonts w:ascii="Arial" w:eastAsia="Times New Roman" w:hAnsi="Arial" w:cs="Arial"/>
          <w:color w:val="FF0000"/>
          <w:szCs w:val="24"/>
          <w:lang w:eastAsia="en-GB"/>
        </w:rPr>
        <w:tab/>
        <w:t>integer not null, -- 1 to 52</w:t>
      </w:r>
    </w:p>
    <w:p w14:paraId="35808D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overall</w:t>
      </w:r>
      <w:r w:rsidRPr="0013695E">
        <w:rPr>
          <w:rFonts w:ascii="Arial" w:eastAsia="Times New Roman" w:hAnsi="Arial" w:cs="Arial"/>
          <w:color w:val="FF0000"/>
          <w:szCs w:val="24"/>
          <w:lang w:eastAsia="en-GB"/>
        </w:rPr>
        <w:tab/>
        <w:t>integer not null, -- weeks start on Sunday</w:t>
      </w:r>
    </w:p>
    <w:p w14:paraId="1FCC87A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12</w:t>
      </w:r>
    </w:p>
    <w:p w14:paraId="047CE28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_number_overall</w:t>
      </w:r>
      <w:r w:rsidRPr="0013695E">
        <w:rPr>
          <w:rFonts w:ascii="Arial" w:eastAsia="Times New Roman" w:hAnsi="Arial" w:cs="Arial"/>
          <w:color w:val="FF0000"/>
          <w:szCs w:val="24"/>
          <w:lang w:eastAsia="en-GB"/>
        </w:rPr>
        <w:tab/>
        <w:t>integer not null,</w:t>
      </w:r>
    </w:p>
    <w:p w14:paraId="460ABB6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quarter</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4</w:t>
      </w:r>
    </w:p>
    <w:p w14:paraId="24C4CD1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fiscal_perio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w:t>
      </w:r>
    </w:p>
    <w:p w14:paraId="2CFBCCC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holi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holiday_flag in ('t', 'f')),</w:t>
      </w:r>
    </w:p>
    <w:p w14:paraId="52ECED8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weekday_flag in ('t', 'f')),</w:t>
      </w:r>
    </w:p>
    <w:p w14:paraId="6662179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eason</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5C2F956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event</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28838E4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59F6D971"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y is it useful to define a time dimension? If we keep the date of the sales fact as an Oracle date column, it is still just about as painless as ever to ask for holiday versus non-holiday sales. We need to know about the existence of the holiday_map table and how to use it. Suppose we redefine the fact table as follows: </w:t>
      </w:r>
    </w:p>
    <w:p w14:paraId="6E00AA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2A8A906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r w:rsidRPr="0013695E">
        <w:rPr>
          <w:rFonts w:ascii="Arial" w:eastAsia="Times New Roman" w:hAnsi="Arial" w:cs="Arial"/>
          <w:b/>
          <w:bCs/>
          <w:color w:val="FF0000"/>
          <w:szCs w:val="24"/>
          <w:lang w:eastAsia="en-GB"/>
        </w:rPr>
        <w:t>time_key</w:t>
      </w:r>
      <w:r w:rsidRPr="0013695E">
        <w:rPr>
          <w:rFonts w:ascii="Arial" w:eastAsia="Times New Roman" w:hAnsi="Arial" w:cs="Arial"/>
          <w:b/>
          <w:bCs/>
          <w:color w:val="FF0000"/>
          <w:szCs w:val="24"/>
          <w:lang w:eastAsia="en-GB"/>
        </w:rPr>
        <w:tab/>
        <w:t>integer not null references time_dimension</w:t>
      </w:r>
      <w:r w:rsidRPr="0013695E">
        <w:rPr>
          <w:rFonts w:ascii="Arial" w:eastAsia="Times New Roman" w:hAnsi="Arial" w:cs="Arial"/>
          <w:color w:val="FF0000"/>
          <w:szCs w:val="24"/>
          <w:lang w:eastAsia="en-GB"/>
        </w:rPr>
        <w:t>,</w:t>
      </w:r>
    </w:p>
    <w:p w14:paraId="20D3452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641061F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638B7CE0"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79427B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0676E40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1A17DA8F"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stead of storing an Oracle date in the fact table, we're keeping an integer key pointing to an entry in the time dimension. The time dimension stores, for each day, the following information: </w:t>
      </w:r>
    </w:p>
    <w:p w14:paraId="202861E3"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a holiday </w:t>
      </w:r>
    </w:p>
    <w:p w14:paraId="4840154F"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to which fiscal period this day fell </w:t>
      </w:r>
    </w:p>
    <w:p w14:paraId="5D7E5B5A"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part of the "Christmas season" or not </w:t>
      </w:r>
    </w:p>
    <w:p w14:paraId="53837BDD"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a report of sales by season, the query is straightforward: </w:t>
      </w:r>
    </w:p>
    <w:p w14:paraId="7633A3E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td.season, sum(f.dollar_sales)</w:t>
      </w:r>
    </w:p>
    <w:p w14:paraId="3623ADD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from sales_fact f, time_dimension td</w:t>
      </w:r>
    </w:p>
    <w:p w14:paraId="11D19B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time_key = td.time_key</w:t>
      </w:r>
    </w:p>
    <w:p w14:paraId="3151E6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td.season</w:t>
      </w:r>
    </w:p>
    <w:p w14:paraId="2DFFDCD9" w14:textId="77777777" w:rsidR="00176717" w:rsidRPr="0013695E" w:rsidRDefault="00176717" w:rsidP="00176717">
      <w:pPr>
        <w:rPr>
          <w:rFonts w:ascii="Arial" w:eastAsia="Times New Roman" w:hAnsi="Arial" w:cs="Arial"/>
          <w:color w:val="FF0000"/>
          <w:szCs w:val="24"/>
          <w:lang w:eastAsia="en-GB"/>
        </w:rPr>
      </w:pPr>
    </w:p>
    <w:p w14:paraId="4BC840DB"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to get a report of sales by fiscal quarter or sales by day of week, the SQL is structurally identical to the above. If we want to get a report of sales by manufacturer, however, we realize that we need another dimension: </w:t>
      </w:r>
      <w:r w:rsidRPr="0013695E">
        <w:rPr>
          <w:rFonts w:ascii="Arial" w:eastAsia="Times New Roman" w:hAnsi="Arial" w:cs="Arial"/>
          <w:i/>
          <w:iCs/>
          <w:color w:val="FF0000"/>
          <w:szCs w:val="24"/>
          <w:lang w:eastAsia="en-GB"/>
        </w:rPr>
        <w:t>product</w:t>
      </w:r>
      <w:r w:rsidRPr="0013695E">
        <w:rPr>
          <w:rFonts w:ascii="Arial" w:eastAsia="Times New Roman" w:hAnsi="Arial" w:cs="Arial"/>
          <w:color w:val="FF0000"/>
          <w:szCs w:val="24"/>
          <w:lang w:eastAsia="en-GB"/>
        </w:rPr>
        <w:t xml:space="preserve">. Instead of storing the product_id that references the OLTP products table, much better to use a synthetic product key that references a product dimension where data from the OLTP products, product_categories, and manufacturers tables are aggregated. </w:t>
      </w:r>
    </w:p>
    <w:p w14:paraId="5C6CEB19"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ince we are Walmart, a multi-store chain, we will want a </w:t>
      </w:r>
      <w:r w:rsidRPr="0013695E">
        <w:rPr>
          <w:rFonts w:ascii="Arial" w:eastAsia="Times New Roman" w:hAnsi="Arial" w:cs="Arial"/>
          <w:i/>
          <w:iCs/>
          <w:color w:val="FF0000"/>
          <w:szCs w:val="24"/>
          <w:lang w:eastAsia="en-GB"/>
        </w:rPr>
        <w:t>stores</w:t>
      </w:r>
      <w:r w:rsidRPr="0013695E">
        <w:rPr>
          <w:rFonts w:ascii="Arial" w:eastAsia="Times New Roman" w:hAnsi="Arial" w:cs="Arial"/>
          <w:color w:val="FF0000"/>
          <w:szCs w:val="24"/>
          <w:lang w:eastAsia="en-GB"/>
        </w:rPr>
        <w:t xml:space="preserve"> dimension. This table will aggregate information from the stores and cities tables in the OLTP system. Here is how we would define the stores dimension in an Oracle table: </w:t>
      </w:r>
    </w:p>
    <w:p w14:paraId="5983FA3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tores_dimension (</w:t>
      </w:r>
    </w:p>
    <w:p w14:paraId="3724066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s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7C1643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nam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7D33297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i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2ECBBE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oun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966C48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68E8CD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zip_cod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35BE02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open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5571CB2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remodel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098B5FE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small', 'medium', 'large', or 'super'</w:t>
      </w:r>
    </w:p>
    <w:p w14:paraId="42EBC8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siz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6A86725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t>
      </w:r>
    </w:p>
    <w:p w14:paraId="42DE9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6FA38F32"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This new dimension gives us the opportunity to compare sales for large versus small stores, for new and old ones, and for stores in different regions. We can aggregate sales by geographical region, starting at the state level and drilling down to county, city, or ZIP code. Here is how we'd query for sales by city: </w:t>
      </w:r>
    </w:p>
    <w:p w14:paraId="70B9752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sd.city, sum(f.dollar_sales)</w:t>
      </w:r>
    </w:p>
    <w:p w14:paraId="15D18E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 f, stores_dimension sd</w:t>
      </w:r>
    </w:p>
    <w:p w14:paraId="234FCDE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479B906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sd.city</w:t>
      </w:r>
    </w:p>
    <w:p w14:paraId="3600A08E"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 xml:space="preserve">Dimensions can be combined. To report sales by city on a quarter-by-quarter basis, we would use the following query: </w:t>
      </w:r>
    </w:p>
    <w:p w14:paraId="511C443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elect sd.city, </w:t>
      </w:r>
      <w:r w:rsidRPr="0013695E">
        <w:rPr>
          <w:rFonts w:ascii="Arial" w:eastAsia="Times New Roman" w:hAnsi="Arial" w:cs="Arial"/>
          <w:b/>
          <w:bCs/>
          <w:color w:val="FF0000"/>
          <w:szCs w:val="24"/>
          <w:lang w:eastAsia="en-GB"/>
        </w:rPr>
        <w:t>td.fiscal_period</w:t>
      </w:r>
      <w:r w:rsidRPr="0013695E">
        <w:rPr>
          <w:rFonts w:ascii="Arial" w:eastAsia="Times New Roman" w:hAnsi="Arial" w:cs="Arial"/>
          <w:color w:val="FF0000"/>
          <w:szCs w:val="24"/>
          <w:lang w:eastAsia="en-GB"/>
        </w:rPr>
        <w:t>, sum(f.dollar_sales)</w:t>
      </w:r>
    </w:p>
    <w:p w14:paraId="44711F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from sales_fact f, stores_dimension sd, </w:t>
      </w:r>
      <w:r w:rsidRPr="0013695E">
        <w:rPr>
          <w:rFonts w:ascii="Arial" w:eastAsia="Times New Roman" w:hAnsi="Arial" w:cs="Arial"/>
          <w:b/>
          <w:bCs/>
          <w:color w:val="FF0000"/>
          <w:szCs w:val="24"/>
          <w:lang w:eastAsia="en-GB"/>
        </w:rPr>
        <w:t>time_dimension td</w:t>
      </w:r>
    </w:p>
    <w:p w14:paraId="42D1B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01B6423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b/>
          <w:bCs/>
          <w:color w:val="FF0000"/>
          <w:szCs w:val="24"/>
          <w:lang w:eastAsia="en-GB"/>
        </w:rPr>
        <w:t>and f.time_key = td.time_key</w:t>
      </w:r>
    </w:p>
    <w:p w14:paraId="4817B45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b/>
          <w:bCs/>
          <w:color w:val="FF0000"/>
          <w:szCs w:val="24"/>
          <w:lang w:eastAsia="en-GB"/>
        </w:rPr>
      </w:pPr>
      <w:r w:rsidRPr="0013695E">
        <w:rPr>
          <w:rFonts w:ascii="Arial" w:eastAsia="Times New Roman" w:hAnsi="Arial" w:cs="Arial"/>
          <w:color w:val="FF0000"/>
          <w:szCs w:val="24"/>
          <w:lang w:eastAsia="en-GB"/>
        </w:rPr>
        <w:t xml:space="preserve">group by sd.stores_key, </w:t>
      </w:r>
      <w:r w:rsidRPr="0013695E">
        <w:rPr>
          <w:rFonts w:ascii="Arial" w:eastAsia="Times New Roman" w:hAnsi="Arial" w:cs="Arial"/>
          <w:b/>
          <w:bCs/>
          <w:color w:val="FF0000"/>
          <w:szCs w:val="24"/>
          <w:lang w:eastAsia="en-GB"/>
        </w:rPr>
        <w:t>td.fiscal_period</w:t>
      </w:r>
    </w:p>
    <w:p w14:paraId="4BDDA181" w14:textId="77777777" w:rsidR="00176717" w:rsidRPr="0013695E" w:rsidRDefault="00176717" w:rsidP="00297F9B"/>
    <w:p w14:paraId="7AA5C771" w14:textId="77777777" w:rsidR="00297F9B" w:rsidRPr="00FB262C" w:rsidRDefault="00297F9B" w:rsidP="00297F9B">
      <w:pPr>
        <w:pStyle w:val="Heading2"/>
      </w:pPr>
      <w:bookmarkStart w:id="19" w:name="_Toc409542370"/>
      <w:r w:rsidRPr="0013695E">
        <w:t>3.4 The</w:t>
      </w:r>
      <w:r>
        <w:t xml:space="preserve"> extension of one of the star schemas into a snowflake schema.</w:t>
      </w:r>
      <w:bookmarkEnd w:id="19"/>
    </w:p>
    <w:p w14:paraId="5F1FECFD" w14:textId="6994C69C" w:rsidR="00A958D4" w:rsidRPr="00297F9B" w:rsidRDefault="00A958D4" w:rsidP="00737FBD">
      <w:pPr>
        <w:spacing w:after="0" w:line="240" w:lineRule="auto"/>
        <w:rPr>
          <w:rStyle w:val="SubtleEmphasis"/>
          <w:i w:val="0"/>
        </w:rPr>
      </w:pPr>
    </w:p>
    <w:p w14:paraId="66D39ED8" w14:textId="1364A275" w:rsidR="00A958D4" w:rsidRPr="000143D5" w:rsidRDefault="00DF7F82" w:rsidP="000143D5">
      <w:pPr>
        <w:pStyle w:val="Heading1"/>
        <w:rPr>
          <w:iCs/>
        </w:rPr>
      </w:pPr>
      <w:bookmarkStart w:id="20" w:name="_Toc409542371"/>
      <w:r>
        <w:rPr>
          <w:iCs/>
        </w:rPr>
        <w:t xml:space="preserve">4. </w:t>
      </w:r>
      <w:r w:rsidR="00A958D4" w:rsidRPr="000143D5">
        <w:rPr>
          <w:iCs/>
        </w:rPr>
        <w:t>ETL process</w:t>
      </w:r>
      <w:bookmarkEnd w:id="20"/>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B90D11" w:rsidR="00A958D4" w:rsidRPr="000143D5" w:rsidRDefault="00DF7F82" w:rsidP="000143D5">
      <w:pPr>
        <w:pStyle w:val="Heading1"/>
      </w:pPr>
      <w:bookmarkStart w:id="21" w:name="_Toc409542372"/>
      <w:r>
        <w:t xml:space="preserve">5. </w:t>
      </w:r>
      <w:r w:rsidR="000143D5" w:rsidRPr="000143D5">
        <w:t>O</w:t>
      </w:r>
      <w:r w:rsidR="000143D5">
        <w:t>LAP</w:t>
      </w:r>
      <w:bookmarkEnd w:id="21"/>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5436FF3F" w:rsidR="00A958D4" w:rsidRPr="000143D5" w:rsidRDefault="00DF7F82" w:rsidP="000143D5">
      <w:pPr>
        <w:pStyle w:val="Heading1"/>
      </w:pPr>
      <w:bookmarkStart w:id="22" w:name="_Toc409542373"/>
      <w:r>
        <w:t xml:space="preserve">6. </w:t>
      </w:r>
      <w:r w:rsidR="00A958D4" w:rsidRPr="000143D5">
        <w:t>Conclusion</w:t>
      </w:r>
      <w:bookmarkEnd w:id="22"/>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4459720E" w:rsidR="00395808" w:rsidRPr="00395808" w:rsidRDefault="00DF7F82" w:rsidP="000143D5">
      <w:pPr>
        <w:pStyle w:val="Heading1"/>
      </w:pPr>
      <w:bookmarkStart w:id="23" w:name="_Toc409542374"/>
      <w:r>
        <w:t xml:space="preserve">7. </w:t>
      </w:r>
      <w:r w:rsidR="000143D5">
        <w:t>References</w:t>
      </w:r>
      <w:bookmarkEnd w:id="23"/>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A4C865" w14:textId="77777777" w:rsidR="000E1DB1" w:rsidRDefault="000E1DB1" w:rsidP="00C71283">
      <w:pPr>
        <w:spacing w:after="0" w:line="240" w:lineRule="auto"/>
      </w:pPr>
      <w:r>
        <w:separator/>
      </w:r>
    </w:p>
  </w:endnote>
  <w:endnote w:type="continuationSeparator" w:id="0">
    <w:p w14:paraId="74420630" w14:textId="77777777" w:rsidR="000E1DB1" w:rsidRDefault="000E1DB1"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86318" w14:textId="77777777" w:rsidR="000E1DB1" w:rsidRDefault="000E1DB1" w:rsidP="00C71283">
      <w:pPr>
        <w:spacing w:after="0" w:line="240" w:lineRule="auto"/>
      </w:pPr>
      <w:r>
        <w:separator/>
      </w:r>
    </w:p>
  </w:footnote>
  <w:footnote w:type="continuationSeparator" w:id="0">
    <w:p w14:paraId="76964BBB" w14:textId="77777777" w:rsidR="000E1DB1" w:rsidRDefault="000E1DB1"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18019F"/>
    <w:multiLevelType w:val="hybridMultilevel"/>
    <w:tmpl w:val="B3A673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8">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9">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4">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4">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3"/>
  </w:num>
  <w:num w:numId="2">
    <w:abstractNumId w:val="9"/>
  </w:num>
  <w:num w:numId="3">
    <w:abstractNumId w:val="29"/>
  </w:num>
  <w:num w:numId="4">
    <w:abstractNumId w:val="16"/>
  </w:num>
  <w:num w:numId="5">
    <w:abstractNumId w:val="5"/>
  </w:num>
  <w:num w:numId="6">
    <w:abstractNumId w:val="17"/>
  </w:num>
  <w:num w:numId="7">
    <w:abstractNumId w:val="4"/>
  </w:num>
  <w:num w:numId="8">
    <w:abstractNumId w:val="27"/>
  </w:num>
  <w:num w:numId="9">
    <w:abstractNumId w:val="22"/>
  </w:num>
  <w:num w:numId="10">
    <w:abstractNumId w:val="6"/>
  </w:num>
  <w:num w:numId="11">
    <w:abstractNumId w:val="20"/>
  </w:num>
  <w:num w:numId="12">
    <w:abstractNumId w:val="11"/>
  </w:num>
  <w:num w:numId="13">
    <w:abstractNumId w:val="7"/>
  </w:num>
  <w:num w:numId="14">
    <w:abstractNumId w:val="7"/>
    <w:lvlOverride w:ilvl="0">
      <w:startOverride w:val="1"/>
    </w:lvlOverride>
  </w:num>
  <w:num w:numId="15">
    <w:abstractNumId w:val="23"/>
  </w:num>
  <w:num w:numId="16">
    <w:abstractNumId w:val="2"/>
  </w:num>
  <w:num w:numId="17">
    <w:abstractNumId w:val="18"/>
    <w:lvlOverride w:ilvl="0">
      <w:lvl w:ilvl="0">
        <w:numFmt w:val="decimal"/>
        <w:lvlText w:val="%1."/>
        <w:lvlJc w:val="left"/>
      </w:lvl>
    </w:lvlOverride>
  </w:num>
  <w:num w:numId="18">
    <w:abstractNumId w:val="3"/>
    <w:lvlOverride w:ilvl="0">
      <w:lvl w:ilvl="0">
        <w:numFmt w:val="decimal"/>
        <w:lvlText w:val="%1."/>
        <w:lvlJc w:val="left"/>
      </w:lvl>
    </w:lvlOverride>
  </w:num>
  <w:num w:numId="19">
    <w:abstractNumId w:val="24"/>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0">
    <w:abstractNumId w:val="21"/>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5"/>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4"/>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10"/>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8"/>
  </w:num>
  <w:num w:numId="27">
    <w:abstractNumId w:val="12"/>
  </w:num>
  <w:num w:numId="28">
    <w:abstractNumId w:val="28"/>
  </w:num>
  <w:num w:numId="29">
    <w:abstractNumId w:val="25"/>
  </w:num>
  <w:num w:numId="30">
    <w:abstractNumId w:val="1"/>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42A5"/>
    <w:rsid w:val="00203BE1"/>
    <w:rsid w:val="002045A8"/>
    <w:rsid w:val="00204A7F"/>
    <w:rsid w:val="00206D2A"/>
    <w:rsid w:val="00223B44"/>
    <w:rsid w:val="00223F2A"/>
    <w:rsid w:val="00226E7B"/>
    <w:rsid w:val="002272E6"/>
    <w:rsid w:val="00234035"/>
    <w:rsid w:val="00242C5C"/>
    <w:rsid w:val="00250BE2"/>
    <w:rsid w:val="00266F95"/>
    <w:rsid w:val="00281F92"/>
    <w:rsid w:val="00285A6D"/>
    <w:rsid w:val="00287609"/>
    <w:rsid w:val="002927AF"/>
    <w:rsid w:val="002963EB"/>
    <w:rsid w:val="00297F9B"/>
    <w:rsid w:val="002A592A"/>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B0680"/>
    <w:rsid w:val="003C207C"/>
    <w:rsid w:val="003E4CAD"/>
    <w:rsid w:val="00402634"/>
    <w:rsid w:val="00405430"/>
    <w:rsid w:val="004467EE"/>
    <w:rsid w:val="00451887"/>
    <w:rsid w:val="00454941"/>
    <w:rsid w:val="00457A10"/>
    <w:rsid w:val="00466602"/>
    <w:rsid w:val="004700E2"/>
    <w:rsid w:val="0048223D"/>
    <w:rsid w:val="0049205E"/>
    <w:rsid w:val="00493B0E"/>
    <w:rsid w:val="00494705"/>
    <w:rsid w:val="004E070E"/>
    <w:rsid w:val="004E41F3"/>
    <w:rsid w:val="00525FC5"/>
    <w:rsid w:val="00533918"/>
    <w:rsid w:val="00542C6F"/>
    <w:rsid w:val="00551BC0"/>
    <w:rsid w:val="005628BC"/>
    <w:rsid w:val="005842BA"/>
    <w:rsid w:val="005A0B35"/>
    <w:rsid w:val="005B0C9A"/>
    <w:rsid w:val="005B1C2A"/>
    <w:rsid w:val="005C793B"/>
    <w:rsid w:val="005C7973"/>
    <w:rsid w:val="005D2C8E"/>
    <w:rsid w:val="005E46B5"/>
    <w:rsid w:val="005F1A9F"/>
    <w:rsid w:val="005F7C9A"/>
    <w:rsid w:val="006165BA"/>
    <w:rsid w:val="00630E85"/>
    <w:rsid w:val="006347F1"/>
    <w:rsid w:val="006357FF"/>
    <w:rsid w:val="00644F40"/>
    <w:rsid w:val="00647FEA"/>
    <w:rsid w:val="006525BF"/>
    <w:rsid w:val="006558B2"/>
    <w:rsid w:val="006560A8"/>
    <w:rsid w:val="006866F9"/>
    <w:rsid w:val="006961C5"/>
    <w:rsid w:val="00697A12"/>
    <w:rsid w:val="006A02D6"/>
    <w:rsid w:val="006B04D6"/>
    <w:rsid w:val="006E5DCD"/>
    <w:rsid w:val="00702F28"/>
    <w:rsid w:val="007078F8"/>
    <w:rsid w:val="007137F0"/>
    <w:rsid w:val="0071497F"/>
    <w:rsid w:val="00714B8E"/>
    <w:rsid w:val="0072356E"/>
    <w:rsid w:val="007305DE"/>
    <w:rsid w:val="00737FBD"/>
    <w:rsid w:val="007472D4"/>
    <w:rsid w:val="00750FDE"/>
    <w:rsid w:val="007762B8"/>
    <w:rsid w:val="00783BE4"/>
    <w:rsid w:val="0079257F"/>
    <w:rsid w:val="007A0B6B"/>
    <w:rsid w:val="007A6841"/>
    <w:rsid w:val="007B49BE"/>
    <w:rsid w:val="007C5E3B"/>
    <w:rsid w:val="007D19DB"/>
    <w:rsid w:val="007E6F2F"/>
    <w:rsid w:val="00841718"/>
    <w:rsid w:val="00855D9A"/>
    <w:rsid w:val="0085753A"/>
    <w:rsid w:val="008C20BD"/>
    <w:rsid w:val="008C7EDC"/>
    <w:rsid w:val="008D07A2"/>
    <w:rsid w:val="008D1C94"/>
    <w:rsid w:val="008D2898"/>
    <w:rsid w:val="008E5E74"/>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BF3940"/>
    <w:rsid w:val="00C07AD4"/>
    <w:rsid w:val="00C25649"/>
    <w:rsid w:val="00C674B5"/>
    <w:rsid w:val="00C71283"/>
    <w:rsid w:val="00C82506"/>
    <w:rsid w:val="00C85391"/>
    <w:rsid w:val="00CB2008"/>
    <w:rsid w:val="00CB2C53"/>
    <w:rsid w:val="00CB40E1"/>
    <w:rsid w:val="00CC260C"/>
    <w:rsid w:val="00CF48A1"/>
    <w:rsid w:val="00D0208B"/>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F12F2"/>
    <w:rsid w:val="00DF7F82"/>
    <w:rsid w:val="00E109E8"/>
    <w:rsid w:val="00E27C68"/>
    <w:rsid w:val="00E43CFD"/>
    <w:rsid w:val="00E506BB"/>
    <w:rsid w:val="00E54F17"/>
    <w:rsid w:val="00E70497"/>
    <w:rsid w:val="00E72892"/>
    <w:rsid w:val="00E769D7"/>
    <w:rsid w:val="00E77112"/>
    <w:rsid w:val="00E828E9"/>
    <w:rsid w:val="00E86EDD"/>
    <w:rsid w:val="00EA084D"/>
    <w:rsid w:val="00EA1FB0"/>
    <w:rsid w:val="00EB3D28"/>
    <w:rsid w:val="00ED6EC6"/>
    <w:rsid w:val="00EF7E2F"/>
    <w:rsid w:val="00F03ABD"/>
    <w:rsid w:val="00F05ED5"/>
    <w:rsid w:val="00F101B1"/>
    <w:rsid w:val="00F25349"/>
    <w:rsid w:val="00F25D59"/>
    <w:rsid w:val="00F40AFE"/>
    <w:rsid w:val="00F45593"/>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03E9718-A0EB-40D2-8457-A3B1C9A5C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E109E8"/>
    <w:pPr>
      <w:keepNext/>
      <w:keepLines/>
      <w:spacing w:before="360"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E109E8"/>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E67A4F0D-975E-4168-967B-4E4A615A4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8</Pages>
  <Words>4853</Words>
  <Characters>27664</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18</cp:revision>
  <cp:lastPrinted>2014-11-26T10:08:00Z</cp:lastPrinted>
  <dcterms:created xsi:type="dcterms:W3CDTF">2015-01-19T22:41:00Z</dcterms:created>
  <dcterms:modified xsi:type="dcterms:W3CDTF">2015-01-20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